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EDBBA" w14:textId="77777777" w:rsidR="008811C1" w:rsidRPr="004123E9" w:rsidRDefault="008811C1" w:rsidP="004123E9">
      <w:pPr>
        <w:jc w:val="center"/>
        <w:rPr>
          <w:rFonts w:ascii="黑体" w:eastAsia="黑体" w:hAnsi="黑体"/>
          <w:sz w:val="32"/>
          <w:szCs w:val="32"/>
        </w:rPr>
      </w:pPr>
      <w:r w:rsidRPr="004123E9">
        <w:rPr>
          <w:rFonts w:ascii="黑体" w:eastAsia="黑体" w:hAnsi="黑体" w:hint="eastAsia"/>
          <w:sz w:val="32"/>
          <w:szCs w:val="32"/>
        </w:rPr>
        <w:t>基于</w:t>
      </w:r>
      <w:r w:rsidRPr="004123E9">
        <w:rPr>
          <w:rFonts w:ascii="黑体" w:eastAsia="黑体" w:hAnsi="黑体"/>
          <w:sz w:val="32"/>
          <w:szCs w:val="32"/>
        </w:rPr>
        <w:t>Hexo框架的个人博客设计及实现</w:t>
      </w:r>
    </w:p>
    <w:p w14:paraId="46005945" w14:textId="77777777" w:rsidR="008811C1" w:rsidRDefault="008811C1" w:rsidP="008811C1"/>
    <w:p w14:paraId="166D78B9" w14:textId="77777777" w:rsidR="008811C1" w:rsidRPr="004123E9" w:rsidRDefault="008811C1" w:rsidP="004123E9">
      <w:pPr>
        <w:jc w:val="center"/>
        <w:rPr>
          <w:rFonts w:ascii="黑体" w:eastAsia="黑体" w:hAnsi="黑体"/>
          <w:sz w:val="28"/>
          <w:szCs w:val="28"/>
        </w:rPr>
      </w:pPr>
      <w:r w:rsidRPr="004123E9">
        <w:rPr>
          <w:rFonts w:ascii="黑体" w:eastAsia="黑体" w:hAnsi="黑体" w:hint="eastAsia"/>
          <w:sz w:val="28"/>
          <w:szCs w:val="28"/>
        </w:rPr>
        <w:t>摘</w:t>
      </w:r>
      <w:r w:rsidRPr="004123E9">
        <w:rPr>
          <w:rFonts w:ascii="黑体" w:eastAsia="黑体" w:hAnsi="黑体"/>
          <w:sz w:val="28"/>
          <w:szCs w:val="28"/>
        </w:rPr>
        <w:t xml:space="preserve"> 要</w:t>
      </w:r>
    </w:p>
    <w:p w14:paraId="00BCFDB8" w14:textId="77777777" w:rsidR="008811C1" w:rsidRDefault="008811C1" w:rsidP="008811C1"/>
    <w:p w14:paraId="6D5E2B45" w14:textId="627B32A5" w:rsidR="008811C1" w:rsidRDefault="008811C1" w:rsidP="004123E9">
      <w:pPr>
        <w:pStyle w:val="a3"/>
        <w:ind w:firstLine="420"/>
      </w:pPr>
      <w:r>
        <w:rPr>
          <w:rFonts w:hint="eastAsia"/>
        </w:rPr>
        <w:t>随着互联网的发展和普及，个人博客作为一种自由、开放的网络表达形式，逐渐成为人们分享知识、经验和见解的重要平台。个人博客在提供个人展示机会的同时，也为网友获取资讯、沟通思想提供了一个很好的渠道。然而，在搭建个人博客的过程中，往往会面临诸多挑战，如技术门槛高、成本昂贵、维护困难等。所以，找到一套既简单易用又灵活高效的</w:t>
      </w:r>
      <w:r w:rsidR="001B0543">
        <w:rPr>
          <w:rFonts w:hint="eastAsia"/>
        </w:rPr>
        <w:t>Blog</w:t>
      </w:r>
      <w:r w:rsidR="001B0543">
        <w:rPr>
          <w:rFonts w:hint="eastAsia"/>
        </w:rPr>
        <w:t>搭建方法</w:t>
      </w:r>
      <w:r>
        <w:t>就变得格外重要了。</w:t>
      </w:r>
    </w:p>
    <w:p w14:paraId="50AEF572" w14:textId="2B52BE88" w:rsidR="008811C1" w:rsidRDefault="008811C1" w:rsidP="004123E9">
      <w:pPr>
        <w:pStyle w:val="a3"/>
        <w:ind w:firstLine="420"/>
      </w:pPr>
      <w:r>
        <w:t>Hexo</w:t>
      </w:r>
      <w:r>
        <w:t>框架作为一款基于</w:t>
      </w:r>
      <w:r>
        <w:t>Node.js</w:t>
      </w:r>
      <w:r>
        <w:t>的静态博客框架，以其简洁高效、易于定制的特点，逐渐成为了个人博客设计的热门选择之一。</w:t>
      </w:r>
    </w:p>
    <w:p w14:paraId="630AF3B3" w14:textId="56432439" w:rsidR="008811C1" w:rsidRDefault="008811C1" w:rsidP="004123E9">
      <w:pPr>
        <w:pStyle w:val="a3"/>
        <w:ind w:firstLine="420"/>
      </w:pPr>
      <w:r>
        <w:rPr>
          <w:rFonts w:hint="eastAsia"/>
        </w:rPr>
        <w:t>本</w:t>
      </w:r>
      <w:r w:rsidR="001B0543">
        <w:rPr>
          <w:rFonts w:hint="eastAsia"/>
        </w:rPr>
        <w:t>文将</w:t>
      </w:r>
      <w:r>
        <w:t>通过对</w:t>
      </w:r>
      <w:r>
        <w:t>Hexo</w:t>
      </w:r>
      <w:r>
        <w:t>框架的介绍、个人博客的设计与实现、功能扩展与优化等方面的研究，旨在为那些希望搭建个人博客的用户提供一种简单易行、美观大方的解决方案。</w:t>
      </w:r>
    </w:p>
    <w:p w14:paraId="3633F956" w14:textId="68D19252" w:rsidR="008811C1" w:rsidRDefault="008811C1" w:rsidP="004123E9">
      <w:pPr>
        <w:pStyle w:val="a3"/>
        <w:ind w:firstLine="420"/>
      </w:pPr>
      <w:r>
        <w:rPr>
          <w:rFonts w:hint="eastAsia"/>
        </w:rPr>
        <w:t>在本文中，我将深入剖析</w:t>
      </w:r>
      <w:r>
        <w:t>Hexo</w:t>
      </w:r>
      <w:r>
        <w:t>框架的工作原理和核心组件，探讨个人博客的设计思路和实现方法，分享功能扩展和性能优化的实践经验，以及为个人博客爱好者提供一份全面而实用的指南。</w:t>
      </w:r>
    </w:p>
    <w:p w14:paraId="7A601E32" w14:textId="5A7973EE" w:rsidR="008811C1" w:rsidRDefault="008811C1" w:rsidP="008811C1">
      <w:r w:rsidRPr="004123E9">
        <w:rPr>
          <w:rFonts w:ascii="黑体" w:eastAsia="黑体" w:hAnsi="黑体" w:hint="eastAsia"/>
          <w:sz w:val="24"/>
          <w:szCs w:val="24"/>
        </w:rPr>
        <w:t>【关键词】</w:t>
      </w:r>
      <w:r w:rsidRPr="004123E9">
        <w:rPr>
          <w:rFonts w:ascii="宋体" w:eastAsia="宋体" w:hAnsi="宋体"/>
        </w:rPr>
        <w:t xml:space="preserve">Hexo框架  </w:t>
      </w:r>
      <w:r w:rsidR="001B0543">
        <w:rPr>
          <w:rFonts w:ascii="宋体" w:eastAsia="宋体" w:hAnsi="宋体" w:hint="eastAsia"/>
        </w:rPr>
        <w:t>个人</w:t>
      </w:r>
      <w:r w:rsidRPr="004123E9">
        <w:rPr>
          <w:rFonts w:ascii="宋体" w:eastAsia="宋体" w:hAnsi="宋体"/>
        </w:rPr>
        <w:t xml:space="preserve">博客  </w:t>
      </w:r>
      <w:r w:rsidR="001B0543">
        <w:rPr>
          <w:rFonts w:ascii="宋体" w:eastAsia="宋体" w:hAnsi="宋体" w:hint="eastAsia"/>
        </w:rPr>
        <w:t>Blog</w:t>
      </w:r>
    </w:p>
    <w:p w14:paraId="5496A58C" w14:textId="3259C8B2" w:rsidR="008811C1" w:rsidRDefault="004123E9" w:rsidP="004123E9">
      <w:pPr>
        <w:widowControl/>
        <w:jc w:val="left"/>
      </w:pPr>
      <w:r>
        <w:br w:type="page"/>
      </w:r>
    </w:p>
    <w:p w14:paraId="667A39E1" w14:textId="77777777" w:rsidR="008811C1" w:rsidRPr="004123E9" w:rsidRDefault="008811C1" w:rsidP="004123E9">
      <w:pPr>
        <w:jc w:val="center"/>
        <w:rPr>
          <w:rFonts w:ascii="Times New Roman" w:hAnsi="Times New Roman" w:cs="Times New Roman"/>
          <w:b/>
          <w:bCs/>
          <w:sz w:val="32"/>
          <w:szCs w:val="32"/>
        </w:rPr>
      </w:pPr>
      <w:r w:rsidRPr="004123E9">
        <w:rPr>
          <w:rFonts w:ascii="Times New Roman" w:hAnsi="Times New Roman" w:cs="Times New Roman"/>
          <w:b/>
          <w:bCs/>
          <w:sz w:val="32"/>
          <w:szCs w:val="32"/>
        </w:rPr>
        <w:lastRenderedPageBreak/>
        <w:t>Design and Implementation of Personal Blog Based on Hexo Framework</w:t>
      </w:r>
    </w:p>
    <w:p w14:paraId="7A0B4DFE" w14:textId="77777777" w:rsidR="008811C1" w:rsidRDefault="008811C1" w:rsidP="008811C1"/>
    <w:p w14:paraId="1EBC00A3" w14:textId="77777777" w:rsidR="008811C1" w:rsidRPr="004123E9" w:rsidRDefault="008811C1" w:rsidP="004123E9">
      <w:pPr>
        <w:jc w:val="center"/>
        <w:rPr>
          <w:rFonts w:ascii="Times New Roman" w:hAnsi="Times New Roman" w:cs="Times New Roman"/>
          <w:b/>
          <w:bCs/>
          <w:sz w:val="28"/>
          <w:szCs w:val="28"/>
        </w:rPr>
      </w:pPr>
      <w:r w:rsidRPr="004123E9">
        <w:rPr>
          <w:rFonts w:ascii="Times New Roman" w:hAnsi="Times New Roman" w:cs="Times New Roman"/>
          <w:b/>
          <w:bCs/>
          <w:sz w:val="28"/>
          <w:szCs w:val="28"/>
        </w:rPr>
        <w:t>Abstract</w:t>
      </w:r>
    </w:p>
    <w:p w14:paraId="2D712E54" w14:textId="77777777" w:rsidR="008811C1" w:rsidRDefault="008811C1" w:rsidP="008811C1"/>
    <w:p w14:paraId="7B04534E" w14:textId="5932978D" w:rsidR="008811C1" w:rsidRDefault="004123E9" w:rsidP="0018027A">
      <w:pPr>
        <w:widowControl/>
        <w:jc w:val="left"/>
      </w:pPr>
      <w:r>
        <w:br w:type="page"/>
      </w:r>
    </w:p>
    <w:p w14:paraId="47E82CF2" w14:textId="77777777" w:rsidR="008811C1" w:rsidRDefault="008811C1" w:rsidP="000F6547">
      <w:pPr>
        <w:pStyle w:val="1"/>
        <w:spacing w:before="156" w:after="156"/>
      </w:pPr>
      <w:r>
        <w:lastRenderedPageBreak/>
        <w:t xml:space="preserve">1 </w:t>
      </w:r>
      <w:r>
        <w:t>绪论</w:t>
      </w:r>
    </w:p>
    <w:p w14:paraId="31112BF6" w14:textId="77777777" w:rsidR="008811C1" w:rsidRDefault="008811C1" w:rsidP="000F6547">
      <w:pPr>
        <w:pStyle w:val="2"/>
        <w:spacing w:before="156" w:after="156"/>
      </w:pPr>
      <w:r>
        <w:t xml:space="preserve">1.1 </w:t>
      </w:r>
      <w:r>
        <w:t>研究背景</w:t>
      </w:r>
    </w:p>
    <w:p w14:paraId="728E06C6" w14:textId="749464BC" w:rsidR="003E4F2A" w:rsidRDefault="000824F9" w:rsidP="004123E9">
      <w:pPr>
        <w:pStyle w:val="a3"/>
        <w:ind w:firstLine="420"/>
      </w:pPr>
      <w:r>
        <w:rPr>
          <w:rFonts w:hint="eastAsia"/>
        </w:rPr>
        <w:t>在这个信息爆炸时代</w:t>
      </w:r>
      <w:r w:rsidR="00986BC6">
        <w:rPr>
          <w:rFonts w:hint="eastAsia"/>
        </w:rPr>
        <w:t>，人们已经习惯了从网络获取信息的这种方式，网络信息化渗透进了人们日常的生活中的方方面面。自</w:t>
      </w:r>
      <w:r w:rsidR="00986BC6">
        <w:rPr>
          <w:rFonts w:hint="eastAsia"/>
        </w:rPr>
        <w:t>Web</w:t>
      </w:r>
      <w:r w:rsidR="00986BC6">
        <w:t>2.0</w:t>
      </w:r>
      <w:r w:rsidR="00986BC6">
        <w:rPr>
          <w:rFonts w:hint="eastAsia"/>
        </w:rPr>
        <w:t>时代以来，越来越多的人享受着从网络上获取信息的便捷，同时他们</w:t>
      </w:r>
      <w:r w:rsidR="000B6711">
        <w:rPr>
          <w:rFonts w:hint="eastAsia"/>
        </w:rPr>
        <w:t>也渴望能够将自己生活中的美好通过网络去共享给其他人。</w:t>
      </w:r>
      <w:r>
        <w:rPr>
          <w:rFonts w:hint="eastAsia"/>
        </w:rPr>
        <w:t>博客</w:t>
      </w:r>
      <w:r w:rsidR="00A05BB1">
        <w:rPr>
          <w:rFonts w:hint="eastAsia"/>
        </w:rPr>
        <w:t>作为一种</w:t>
      </w:r>
      <w:r w:rsidR="00791B2C">
        <w:rPr>
          <w:rFonts w:hint="eastAsia"/>
        </w:rPr>
        <w:t>开</w:t>
      </w:r>
      <w:r w:rsidR="00791B2C">
        <w:rPr>
          <w:rFonts w:hint="eastAsia"/>
        </w:rPr>
        <w:t>放</w:t>
      </w:r>
      <w:r w:rsidR="00791B2C">
        <w:rPr>
          <w:rFonts w:hint="eastAsia"/>
        </w:rPr>
        <w:t>、自由的</w:t>
      </w:r>
      <w:r w:rsidR="00791B2C">
        <w:rPr>
          <w:rFonts w:hint="eastAsia"/>
        </w:rPr>
        <w:t>交流</w:t>
      </w:r>
      <w:r w:rsidR="00791B2C">
        <w:rPr>
          <w:rFonts w:hint="eastAsia"/>
        </w:rPr>
        <w:t>，</w:t>
      </w:r>
      <w:r w:rsidR="00A05BB1">
        <w:rPr>
          <w:rFonts w:hint="eastAsia"/>
        </w:rPr>
        <w:t>不拘泥于传统传媒的信息传播速度和形式</w:t>
      </w:r>
      <w:r w:rsidR="00A05BB1">
        <w:rPr>
          <w:rFonts w:hint="eastAsia"/>
        </w:rPr>
        <w:t>的</w:t>
      </w:r>
      <w:r w:rsidR="00A05BB1">
        <w:rPr>
          <w:rFonts w:hint="eastAsia"/>
        </w:rPr>
        <w:t>平台</w:t>
      </w:r>
      <w:r w:rsidR="00A05BB1">
        <w:rPr>
          <w:rFonts w:hint="eastAsia"/>
        </w:rPr>
        <w:t>并孕育而生。</w:t>
      </w:r>
    </w:p>
    <w:p w14:paraId="1447A4E5" w14:textId="1777D69A" w:rsidR="003E4F2A" w:rsidRDefault="001452EB" w:rsidP="004123E9">
      <w:pPr>
        <w:pStyle w:val="a3"/>
        <w:ind w:firstLine="420"/>
      </w:pPr>
      <w:r>
        <w:rPr>
          <w:rFonts w:hint="eastAsia"/>
        </w:rPr>
        <w:t>一个</w:t>
      </w:r>
      <w:r w:rsidR="00A05BB1">
        <w:rPr>
          <w:rFonts w:hint="eastAsia"/>
        </w:rPr>
        <w:t>博客通常会包含文章、图片、留言</w:t>
      </w:r>
      <w:r>
        <w:rPr>
          <w:rFonts w:hint="eastAsia"/>
        </w:rPr>
        <w:t>、评价、文章归档、文章分类和图片归档等功能。也有的博客会包含友链共享模块，其中包含了其他博客的</w:t>
      </w:r>
      <w:r w:rsidR="001C6E4E">
        <w:rPr>
          <w:rFonts w:hint="eastAsia"/>
        </w:rPr>
        <w:t>链接</w:t>
      </w:r>
      <w:r>
        <w:rPr>
          <w:rFonts w:hint="eastAsia"/>
        </w:rPr>
        <w:t>和一些有用的网站链接。</w:t>
      </w:r>
      <w:r w:rsidR="001C6E4E">
        <w:rPr>
          <w:rFonts w:hint="eastAsia"/>
        </w:rPr>
        <w:t>用户</w:t>
      </w:r>
      <w:r>
        <w:rPr>
          <w:rFonts w:hint="eastAsia"/>
        </w:rPr>
        <w:t>可以</w:t>
      </w:r>
      <w:r w:rsidR="001C6E4E">
        <w:rPr>
          <w:rFonts w:hint="eastAsia"/>
        </w:rPr>
        <w:t>寻找自己感兴趣的博客文章，同时也可以在自己的博客上分享文章供他人阅读。在博客平台上还可以给作者留言，并针对文章进行评论，发表自己的看法和建议，同时，也可以向文章作者发出请求，去相互建立博客之间的连接，以更好的实现作者与浏览者之间的直接交流、沟通与相互学习。通过</w:t>
      </w:r>
      <w:r w:rsidR="00973BB1">
        <w:rPr>
          <w:rFonts w:hint="eastAsia"/>
        </w:rPr>
        <w:t>博客这种方式</w:t>
      </w:r>
      <w:r w:rsidR="001C6E4E">
        <w:rPr>
          <w:rFonts w:hint="eastAsia"/>
        </w:rPr>
        <w:t>，</w:t>
      </w:r>
      <w:r w:rsidR="00973BB1">
        <w:rPr>
          <w:rFonts w:hint="eastAsia"/>
        </w:rPr>
        <w:t>人们不仅仅可以浏览到自己感兴趣的内容还可以将自己的生活经历、学习经验分享给他人，同时还能找到一群志同道合的人去建立连接。</w:t>
      </w:r>
    </w:p>
    <w:p w14:paraId="3AAFA9B1" w14:textId="3D9EDEF5" w:rsidR="002232B3" w:rsidRDefault="00973BB1" w:rsidP="004123E9">
      <w:pPr>
        <w:pStyle w:val="a3"/>
        <w:ind w:firstLine="420"/>
      </w:pPr>
      <w:r>
        <w:rPr>
          <w:rFonts w:hint="eastAsia"/>
        </w:rPr>
        <w:t>当然，博客的引用不仅限于</w:t>
      </w:r>
      <w:r w:rsidR="003E4F2A">
        <w:rPr>
          <w:rFonts w:hint="eastAsia"/>
        </w:rPr>
        <w:t>日常的</w:t>
      </w:r>
      <w:r>
        <w:rPr>
          <w:rFonts w:hint="eastAsia"/>
        </w:rPr>
        <w:t>交流、分享上。</w:t>
      </w:r>
      <w:r w:rsidR="003E4F2A">
        <w:rPr>
          <w:rFonts w:hint="eastAsia"/>
        </w:rPr>
        <w:t>比如其商业化发展：</w:t>
      </w:r>
      <w:r>
        <w:rPr>
          <w:rFonts w:hint="eastAsia"/>
        </w:rPr>
        <w:t>随着博客的普及和影响力的提升，越来也多的商业机构意识到了其商业价值。通过博客，个人可以进行个人品牌建设、产品推广、</w:t>
      </w:r>
      <w:r w:rsidR="003E4F2A">
        <w:rPr>
          <w:rFonts w:hint="eastAsia"/>
        </w:rPr>
        <w:t>营销宣传等活动。而商业机构也可以通过赞助、广告等形式与博客进行合作。博客已然发展成为社会网络媒体的一部分。</w:t>
      </w:r>
    </w:p>
    <w:p w14:paraId="5F6BEC34" w14:textId="450DE19D" w:rsidR="00D54FA3" w:rsidRDefault="00771568" w:rsidP="00D54FA3">
      <w:pPr>
        <w:pStyle w:val="a3"/>
        <w:ind w:firstLine="420"/>
      </w:pPr>
      <w:r>
        <w:rPr>
          <w:rFonts w:hint="eastAsia"/>
        </w:rPr>
        <w:t>目前经过长时间的发展，我国博客平台已然比较完善，像是简书、知乎、</w:t>
      </w:r>
      <w:r>
        <w:rPr>
          <w:rFonts w:hint="eastAsia"/>
        </w:rPr>
        <w:t>CSDN</w:t>
      </w:r>
      <w:r>
        <w:rPr>
          <w:rFonts w:hint="eastAsia"/>
        </w:rPr>
        <w:t>等博客平台都提供了简单易用的博客搭建功能，用户可以注册账号后直接在平台上写作和发布博客。这种方式简单方便，但会收到平台规则的限制。当然，也有一些自建博客的平台，如</w:t>
      </w:r>
      <w:r>
        <w:rPr>
          <w:rFonts w:hint="eastAsia"/>
        </w:rPr>
        <w:t>WordPress</w:t>
      </w:r>
      <w:r>
        <w:rPr>
          <w:rFonts w:hint="eastAsia"/>
        </w:rPr>
        <w:t>，</w:t>
      </w:r>
      <w:r>
        <w:rPr>
          <w:rFonts w:hint="eastAsia"/>
        </w:rPr>
        <w:t>Typecho</w:t>
      </w:r>
      <w:r>
        <w:rPr>
          <w:rFonts w:hint="eastAsia"/>
        </w:rPr>
        <w:t>，</w:t>
      </w:r>
      <w:r>
        <w:rPr>
          <w:rFonts w:hint="eastAsia"/>
        </w:rPr>
        <w:t>EMLOG</w:t>
      </w:r>
      <w:r>
        <w:rPr>
          <w:rFonts w:hint="eastAsia"/>
        </w:rPr>
        <w:t>等，可以满足用户在自己的服务器上搭建博客平台，这样可以完全掌握博客的内容</w:t>
      </w:r>
      <w:r w:rsidR="00E84AF9">
        <w:rPr>
          <w:rFonts w:hint="eastAsia"/>
        </w:rPr>
        <w:t>的</w:t>
      </w:r>
      <w:r>
        <w:rPr>
          <w:rFonts w:hint="eastAsia"/>
        </w:rPr>
        <w:t>功能。但是有些系统会比较笨重，</w:t>
      </w:r>
      <w:r w:rsidR="00D54FA3">
        <w:rPr>
          <w:rFonts w:hint="eastAsia"/>
        </w:rPr>
        <w:t>需要手动搭建，且配置较为复杂，学习成本太高，对非专业人员及其不友好。因此，寻找一种简单、灵活且学习成本低的个人博客搭建方式</w:t>
      </w:r>
      <w:r w:rsidR="00E84AF9">
        <w:rPr>
          <w:rFonts w:hint="eastAsia"/>
        </w:rPr>
        <w:t>成</w:t>
      </w:r>
      <w:r w:rsidR="00D54FA3">
        <w:rPr>
          <w:rFonts w:hint="eastAsia"/>
        </w:rPr>
        <w:t>为了大部分博客爱好者的需要。</w:t>
      </w:r>
      <w:r w:rsidR="00D54FA3">
        <w:t>Hexo</w:t>
      </w:r>
      <w:r w:rsidR="00D54FA3">
        <w:t>框架作为一款基于</w:t>
      </w:r>
      <w:r w:rsidR="00D54FA3">
        <w:t>Node.js</w:t>
      </w:r>
      <w:r w:rsidR="00D54FA3">
        <w:t>的静态博客框架，以其简洁高效、易于定制的特点，逐渐成为了个人博客设计的热门选择之一。</w:t>
      </w:r>
    </w:p>
    <w:p w14:paraId="02FBFBD2" w14:textId="029751B9" w:rsidR="00D54FA3" w:rsidRDefault="00D54FA3" w:rsidP="00E84AF9">
      <w:pPr>
        <w:pStyle w:val="a3"/>
        <w:ind w:firstLine="420"/>
        <w:rPr>
          <w:rFonts w:hint="eastAsia"/>
        </w:rPr>
      </w:pPr>
      <w:r>
        <w:rPr>
          <w:rFonts w:hint="eastAsia"/>
        </w:rPr>
        <w:t>鉴于此，本文将</w:t>
      </w:r>
      <w:r>
        <w:t>深入剖析</w:t>
      </w:r>
      <w:r>
        <w:t>Hexo</w:t>
      </w:r>
      <w:r>
        <w:t>框架的工作原理和核心组件，探讨个人博客的设计思路和实现方法，分享</w:t>
      </w:r>
      <w:r>
        <w:rPr>
          <w:rFonts w:hint="eastAsia"/>
        </w:rPr>
        <w:t>功能扩展和性能优化的实践经验，并且为个人博客的设计与实现提供一些有益的参考。</w:t>
      </w:r>
    </w:p>
    <w:p w14:paraId="27855FBC" w14:textId="42B668D6" w:rsidR="00E84AF9" w:rsidRDefault="008811C1" w:rsidP="00E84AF9">
      <w:pPr>
        <w:pStyle w:val="2"/>
        <w:spacing w:before="156" w:after="156"/>
      </w:pPr>
      <w:r>
        <w:t xml:space="preserve">1.2 </w:t>
      </w:r>
      <w:r>
        <w:t>研究目的和意义</w:t>
      </w:r>
    </w:p>
    <w:p w14:paraId="1E1DE3F2" w14:textId="54561DC5" w:rsidR="00770E51" w:rsidRPr="00770E51" w:rsidRDefault="00770E51" w:rsidP="00770E51">
      <w:pPr>
        <w:pStyle w:val="a3"/>
        <w:ind w:firstLine="420"/>
        <w:rPr>
          <w:rFonts w:hint="eastAsia"/>
        </w:rPr>
      </w:pPr>
      <w:r>
        <w:rPr>
          <w:rFonts w:hint="eastAsia"/>
        </w:rPr>
        <w:t>当前，</w:t>
      </w:r>
    </w:p>
    <w:p w14:paraId="39709771" w14:textId="77777777" w:rsidR="008811C1" w:rsidRDefault="008811C1" w:rsidP="000F6547">
      <w:pPr>
        <w:pStyle w:val="2"/>
        <w:spacing w:before="156" w:after="156"/>
      </w:pPr>
      <w:r>
        <w:t xml:space="preserve">1.3 </w:t>
      </w:r>
      <w:r>
        <w:t>国内外研究概括</w:t>
      </w:r>
    </w:p>
    <w:p w14:paraId="3EC3BF58" w14:textId="77777777" w:rsidR="008811C1" w:rsidRDefault="008811C1" w:rsidP="000F6547">
      <w:pPr>
        <w:pStyle w:val="2"/>
        <w:spacing w:before="156" w:after="156"/>
      </w:pPr>
      <w:r>
        <w:t xml:space="preserve">1.4 </w:t>
      </w:r>
      <w:r>
        <w:t>主要研究内容</w:t>
      </w:r>
    </w:p>
    <w:p w14:paraId="76214E74" w14:textId="77777777" w:rsidR="008811C1" w:rsidRDefault="008811C1" w:rsidP="004123E9">
      <w:pPr>
        <w:pStyle w:val="1"/>
        <w:spacing w:before="156" w:after="156"/>
      </w:pPr>
      <w:r>
        <w:lastRenderedPageBreak/>
        <w:t xml:space="preserve">2 </w:t>
      </w:r>
      <w:r>
        <w:t>关键技术分析</w:t>
      </w:r>
    </w:p>
    <w:p w14:paraId="76CBA0AA" w14:textId="40DE6947" w:rsidR="008811C1" w:rsidRDefault="00FD68E9" w:rsidP="004123E9">
      <w:pPr>
        <w:pStyle w:val="a3"/>
        <w:ind w:firstLine="420"/>
      </w:pPr>
      <w:r w:rsidRPr="00FD68E9">
        <w:rPr>
          <w:rFonts w:hint="eastAsia"/>
        </w:rPr>
        <w:t>本章将简明扼要地阐明</w:t>
      </w:r>
      <w:r>
        <w:rPr>
          <w:rFonts w:hint="eastAsia"/>
        </w:rPr>
        <w:t>博客</w:t>
      </w:r>
      <w:r w:rsidRPr="00FD68E9">
        <w:rPr>
          <w:rFonts w:hint="eastAsia"/>
        </w:rPr>
        <w:t>系统开发中相关的关键技术，包括建立个人</w:t>
      </w:r>
      <w:r>
        <w:rPr>
          <w:rFonts w:hint="eastAsia"/>
        </w:rPr>
        <w:t>博客</w:t>
      </w:r>
      <w:r w:rsidRPr="00FD68E9">
        <w:rPr>
          <w:rFonts w:hint="eastAsia"/>
        </w:rPr>
        <w:t>的</w:t>
      </w:r>
      <w:r w:rsidRPr="00FD68E9">
        <w:t>Hexo</w:t>
      </w:r>
      <w:r w:rsidRPr="00FD68E9">
        <w:t>框架，提供支援的</w:t>
      </w:r>
      <w:r w:rsidRPr="00FD68E9">
        <w:t>Node.js</w:t>
      </w:r>
      <w:r w:rsidRPr="00FD68E9">
        <w:t>，以及诸如</w:t>
      </w:r>
      <w:r w:rsidRPr="00FD68E9">
        <w:t>G</w:t>
      </w:r>
      <w:r>
        <w:rPr>
          <w:rFonts w:hint="eastAsia"/>
        </w:rPr>
        <w:t>it</w:t>
      </w:r>
      <w:r w:rsidRPr="00FD68E9">
        <w:t>版本控制系统等开发过程中相关技术的实现。</w:t>
      </w:r>
      <w:r w:rsidR="00513E3C">
        <w:t xml:space="preserve"> </w:t>
      </w:r>
    </w:p>
    <w:p w14:paraId="7CDF8294" w14:textId="77777777" w:rsidR="008811C1" w:rsidRDefault="008811C1" w:rsidP="000F6547">
      <w:pPr>
        <w:pStyle w:val="2"/>
        <w:spacing w:before="156" w:after="156"/>
      </w:pPr>
      <w:r>
        <w:t>2.1 Hexo</w:t>
      </w:r>
      <w:r>
        <w:t>框架</w:t>
      </w:r>
    </w:p>
    <w:p w14:paraId="25A16C77" w14:textId="77777777" w:rsidR="008811C1" w:rsidRDefault="008811C1" w:rsidP="004123E9">
      <w:pPr>
        <w:pStyle w:val="a3"/>
        <w:ind w:firstLine="420"/>
      </w:pPr>
      <w:r>
        <w:t>Hexo</w:t>
      </w:r>
      <w:r>
        <w:t>框架是一款基于</w:t>
      </w:r>
      <w:r>
        <w:t>Node.js</w:t>
      </w:r>
      <w:r>
        <w:t>的静态网站生成器，其目的在于让用户能够快速、轻松地建立个人博客或静态网站。</w:t>
      </w:r>
    </w:p>
    <w:p w14:paraId="3CCADF15" w14:textId="77777777" w:rsidR="008811C1" w:rsidRDefault="008811C1" w:rsidP="000F6547">
      <w:pPr>
        <w:pStyle w:val="3"/>
        <w:spacing w:before="156" w:after="156"/>
      </w:pPr>
      <w:r>
        <w:t xml:space="preserve">2.1.1 </w:t>
      </w:r>
      <w:r>
        <w:t>基本概念和原理</w:t>
      </w:r>
    </w:p>
    <w:p w14:paraId="4DDCF7E7" w14:textId="73F15A55" w:rsidR="008811C1" w:rsidRDefault="008811C1" w:rsidP="004123E9">
      <w:pPr>
        <w:pStyle w:val="a3"/>
        <w:ind w:firstLine="420"/>
      </w:pPr>
      <w:r>
        <w:t>Hexo</w:t>
      </w:r>
      <w:r>
        <w:t>框架的基本原理是将</w:t>
      </w:r>
      <w:r>
        <w:t>Markdown</w:t>
      </w:r>
      <w:r>
        <w:t>格式的文档转换为静态</w:t>
      </w:r>
      <w:r>
        <w:t>HTML</w:t>
      </w:r>
      <w:r>
        <w:t>页面，并生成网站的静态文件。这种静态页面生成的方式避免了动态网站每次请求都要动态生成页面的性能开销，使得网站能够更快速地响应用户请求。</w:t>
      </w:r>
    </w:p>
    <w:p w14:paraId="311F3980" w14:textId="77777777" w:rsidR="008811C1" w:rsidRDefault="008811C1" w:rsidP="004123E9">
      <w:pPr>
        <w:pStyle w:val="a3"/>
        <w:ind w:firstLine="420"/>
      </w:pPr>
      <w:r>
        <w:rPr>
          <w:rFonts w:hint="eastAsia"/>
        </w:rPr>
        <w:t>用户可以通过命令行工具来创建、管理和发布博客文章，</w:t>
      </w:r>
      <w:r>
        <w:t>Hexo</w:t>
      </w:r>
      <w:r>
        <w:t>框架会自动将</w:t>
      </w:r>
      <w:r>
        <w:t>Markdown</w:t>
      </w:r>
      <w:r>
        <w:t>文档解析为</w:t>
      </w:r>
      <w:r>
        <w:t>HTML</w:t>
      </w:r>
      <w:r>
        <w:t>页面，并根据指定的主题和布局生成最终的静态网站文件。</w:t>
      </w:r>
    </w:p>
    <w:p w14:paraId="15EDC283" w14:textId="77777777" w:rsidR="008811C1" w:rsidRDefault="008811C1" w:rsidP="000F6547">
      <w:pPr>
        <w:pStyle w:val="3"/>
        <w:spacing w:before="156" w:after="156"/>
      </w:pPr>
      <w:r>
        <w:t xml:space="preserve">2.1.2 </w:t>
      </w:r>
      <w:r>
        <w:t>核心组件和功能</w:t>
      </w:r>
    </w:p>
    <w:p w14:paraId="1E86AE46" w14:textId="55D4B6B3" w:rsidR="002441EA" w:rsidRDefault="00D96A09" w:rsidP="00D96A09">
      <w:pPr>
        <w:pStyle w:val="a3"/>
        <w:ind w:firstLine="420"/>
      </w:pPr>
      <w:r>
        <w:rPr>
          <w:rFonts w:hint="eastAsia"/>
        </w:rPr>
        <w:t>Hexo</w:t>
      </w:r>
      <w:r>
        <w:rPr>
          <w:rFonts w:hint="eastAsia"/>
        </w:rPr>
        <w:t>是一个由多核心组件组成的框架架构，核心组件共同构成了</w:t>
      </w:r>
      <w:r>
        <w:rPr>
          <w:rFonts w:hint="eastAsia"/>
        </w:rPr>
        <w:t>Hexo</w:t>
      </w:r>
      <w:r>
        <w:rPr>
          <w:rFonts w:hint="eastAsia"/>
        </w:rPr>
        <w:t>框架的基本功能，使用户能够快速方便的管理自己的个人博客或静态网站。</w:t>
      </w:r>
      <w:r w:rsidR="00323101">
        <w:rPr>
          <w:rFonts w:hint="eastAsia"/>
        </w:rPr>
        <w:t>其中主要核心如下</w:t>
      </w:r>
      <w:r>
        <w:rPr>
          <w:rFonts w:hint="eastAsia"/>
        </w:rPr>
        <w:t>：</w:t>
      </w:r>
    </w:p>
    <w:p w14:paraId="1633890C" w14:textId="041909A5" w:rsidR="00D96A09" w:rsidRDefault="00D96A09" w:rsidP="00D86B26">
      <w:pPr>
        <w:pStyle w:val="a3"/>
        <w:numPr>
          <w:ilvl w:val="0"/>
          <w:numId w:val="2"/>
        </w:numPr>
        <w:ind w:firstLineChars="0" w:hanging="636"/>
      </w:pPr>
      <w:r>
        <w:rPr>
          <w:rFonts w:hint="eastAsia"/>
        </w:rPr>
        <w:t>Command</w:t>
      </w:r>
      <w:r>
        <w:t xml:space="preserve"> </w:t>
      </w:r>
      <w:r>
        <w:rPr>
          <w:rFonts w:hint="eastAsia"/>
        </w:rPr>
        <w:t>Line</w:t>
      </w:r>
      <w:r>
        <w:t xml:space="preserve"> </w:t>
      </w:r>
      <w:r>
        <w:rPr>
          <w:rFonts w:hint="eastAsia"/>
        </w:rPr>
        <w:t>Interface</w:t>
      </w:r>
      <w:r w:rsidR="00F374C5">
        <w:rPr>
          <w:rFonts w:hint="eastAsia"/>
        </w:rPr>
        <w:t>（</w:t>
      </w:r>
      <w:r w:rsidR="00F374C5">
        <w:rPr>
          <w:rFonts w:hint="eastAsia"/>
        </w:rPr>
        <w:t>CLI</w:t>
      </w:r>
      <w:r w:rsidR="00F374C5">
        <w:rPr>
          <w:rFonts w:hint="eastAsia"/>
        </w:rPr>
        <w:t>）。</w:t>
      </w:r>
      <w:r w:rsidR="00F374C5">
        <w:rPr>
          <w:rFonts w:hint="eastAsia"/>
        </w:rPr>
        <w:t>CLI</w:t>
      </w:r>
      <w:r w:rsidR="00F374C5">
        <w:rPr>
          <w:rFonts w:hint="eastAsia"/>
        </w:rPr>
        <w:t>是</w:t>
      </w:r>
      <w:r w:rsidR="00F374C5">
        <w:rPr>
          <w:rFonts w:hint="eastAsia"/>
        </w:rPr>
        <w:t>Hexo</w:t>
      </w:r>
      <w:r w:rsidR="00F374C5">
        <w:rPr>
          <w:rFonts w:hint="eastAsia"/>
        </w:rPr>
        <w:t>提供的命令行交互指令集，用户可以通过</w:t>
      </w:r>
      <w:r w:rsidR="00F374C5">
        <w:rPr>
          <w:rFonts w:hint="eastAsia"/>
        </w:rPr>
        <w:t>CLI</w:t>
      </w:r>
      <w:r w:rsidR="00F374C5">
        <w:rPr>
          <w:rFonts w:hint="eastAsia"/>
        </w:rPr>
        <w:t>执行创建新的文章页面、生成静态网站、安装插件和管理主题等操作去更方便的管理</w:t>
      </w:r>
      <w:r w:rsidR="00F374C5">
        <w:rPr>
          <w:rFonts w:hint="eastAsia"/>
        </w:rPr>
        <w:t>Hexo</w:t>
      </w:r>
      <w:r w:rsidR="00F374C5">
        <w:rPr>
          <w:rFonts w:hint="eastAsia"/>
        </w:rPr>
        <w:t>项目。</w:t>
      </w:r>
    </w:p>
    <w:p w14:paraId="1E2E45B1" w14:textId="3F3622CE" w:rsidR="00F374C5" w:rsidRDefault="00F374C5" w:rsidP="00D86B26">
      <w:pPr>
        <w:pStyle w:val="a3"/>
        <w:numPr>
          <w:ilvl w:val="0"/>
          <w:numId w:val="2"/>
        </w:numPr>
        <w:ind w:firstLineChars="0" w:hanging="636"/>
      </w:pPr>
      <w:r>
        <w:rPr>
          <w:rFonts w:hint="eastAsia"/>
        </w:rPr>
        <w:t>Generator</w:t>
      </w:r>
      <w:r>
        <w:rPr>
          <w:rFonts w:hint="eastAsia"/>
        </w:rPr>
        <w:t>（生成器）。</w:t>
      </w:r>
      <w:r w:rsidR="00FC25C4">
        <w:rPr>
          <w:rFonts w:hint="eastAsia"/>
        </w:rPr>
        <w:t>生成器主要处理用户项目中的</w:t>
      </w:r>
      <w:r w:rsidR="00FC25C4">
        <w:rPr>
          <w:rFonts w:hint="eastAsia"/>
        </w:rPr>
        <w:t>Markdown</w:t>
      </w:r>
      <w:r w:rsidR="00FC25C4">
        <w:rPr>
          <w:rFonts w:hint="eastAsia"/>
        </w:rPr>
        <w:t>文件，将其转换成</w:t>
      </w:r>
      <w:r w:rsidR="00FC25C4">
        <w:rPr>
          <w:rFonts w:hint="eastAsia"/>
        </w:rPr>
        <w:t>HTML</w:t>
      </w:r>
      <w:r w:rsidR="00FC25C4">
        <w:rPr>
          <w:rFonts w:hint="eastAsia"/>
        </w:rPr>
        <w:t>格式的静态页面，并根据文章的元数据（如标题、日期、标签、分类等）</w:t>
      </w:r>
      <w:r w:rsidR="00323101">
        <w:rPr>
          <w:rFonts w:hint="eastAsia"/>
        </w:rPr>
        <w:t>与用户定义的主题结合起来，将其归档于文章列表、归档页面、标签页面、分类页面等。最终生成网站上面的静态页面。</w:t>
      </w:r>
    </w:p>
    <w:p w14:paraId="6E38456A" w14:textId="1B83368E" w:rsidR="00323101" w:rsidRDefault="00323101" w:rsidP="00D86B26">
      <w:pPr>
        <w:pStyle w:val="a3"/>
        <w:numPr>
          <w:ilvl w:val="0"/>
          <w:numId w:val="2"/>
        </w:numPr>
        <w:ind w:firstLineChars="0" w:hanging="636"/>
      </w:pPr>
      <w:r>
        <w:rPr>
          <w:rFonts w:hint="eastAsia"/>
        </w:rPr>
        <w:t>Theme</w:t>
      </w:r>
      <w:r>
        <w:rPr>
          <w:rFonts w:hint="eastAsia"/>
        </w:rPr>
        <w:t>（主题）。</w:t>
      </w:r>
      <w:r w:rsidR="00374A22">
        <w:rPr>
          <w:rFonts w:hint="eastAsia"/>
        </w:rPr>
        <w:t>Hexo</w:t>
      </w:r>
      <w:r w:rsidR="00374A22">
        <w:rPr>
          <w:rFonts w:hint="eastAsia"/>
        </w:rPr>
        <w:t>拥有庞大的主题库，每个主题中都有着独特的设计风格。</w:t>
      </w:r>
      <w:r>
        <w:rPr>
          <w:rFonts w:hint="eastAsia"/>
        </w:rPr>
        <w:t>用户可以根据自己的喜好挑选合适自己的主题。</w:t>
      </w:r>
      <w:r w:rsidR="00374A22">
        <w:rPr>
          <w:rFonts w:hint="eastAsia"/>
        </w:rPr>
        <w:t>如果有开发经验的话，也可以根据其开发文档去定制最契合自己的主题。</w:t>
      </w:r>
    </w:p>
    <w:p w14:paraId="18224476" w14:textId="23895C04" w:rsidR="000F63B2" w:rsidRDefault="000F63B2" w:rsidP="00D86B26">
      <w:pPr>
        <w:pStyle w:val="a3"/>
        <w:numPr>
          <w:ilvl w:val="0"/>
          <w:numId w:val="2"/>
        </w:numPr>
        <w:ind w:firstLineChars="0" w:hanging="636"/>
      </w:pPr>
      <w:r>
        <w:rPr>
          <w:rFonts w:hint="eastAsia"/>
        </w:rPr>
        <w:t>Deployer</w:t>
      </w:r>
      <w:r>
        <w:rPr>
          <w:rFonts w:hint="eastAsia"/>
        </w:rPr>
        <w:t>（部署器）。</w:t>
      </w:r>
      <w:r w:rsidR="00374A22">
        <w:rPr>
          <w:rFonts w:hint="eastAsia"/>
        </w:rPr>
        <w:t>Hexo</w:t>
      </w:r>
      <w:r w:rsidR="00374A22">
        <w:rPr>
          <w:rFonts w:hint="eastAsia"/>
        </w:rPr>
        <w:t>提供了多种部署器，如</w:t>
      </w:r>
      <w:r w:rsidR="00374A22">
        <w:rPr>
          <w:rFonts w:hint="eastAsia"/>
        </w:rPr>
        <w:t>Git</w:t>
      </w:r>
      <w:r w:rsidR="00374A22">
        <w:rPr>
          <w:rFonts w:hint="eastAsia"/>
        </w:rPr>
        <w:t>、</w:t>
      </w:r>
      <w:r w:rsidR="00374A22">
        <w:rPr>
          <w:rFonts w:hint="eastAsia"/>
        </w:rPr>
        <w:t>FTP</w:t>
      </w:r>
      <w:r w:rsidR="00374A22">
        <w:rPr>
          <w:rFonts w:hint="eastAsia"/>
        </w:rPr>
        <w:t>、</w:t>
      </w:r>
      <w:r w:rsidR="00374A22">
        <w:rPr>
          <w:rFonts w:hint="eastAsia"/>
        </w:rPr>
        <w:t>rsync</w:t>
      </w:r>
      <w:r w:rsidR="00374A22">
        <w:rPr>
          <w:rFonts w:hint="eastAsia"/>
        </w:rPr>
        <w:t>、</w:t>
      </w:r>
      <w:r w:rsidR="00374A22">
        <w:rPr>
          <w:rFonts w:hint="eastAsia"/>
        </w:rPr>
        <w:t>S3</w:t>
      </w:r>
      <w:r w:rsidR="00374A22">
        <w:rPr>
          <w:rFonts w:hint="eastAsia"/>
        </w:rPr>
        <w:t>等部署器，这意味着用户可以有</w:t>
      </w:r>
      <w:r w:rsidR="00717CFF">
        <w:rPr>
          <w:rFonts w:hint="eastAsia"/>
        </w:rPr>
        <w:t>多</w:t>
      </w:r>
      <w:r w:rsidR="00374A22">
        <w:rPr>
          <w:rFonts w:hint="eastAsia"/>
        </w:rPr>
        <w:t>种部署方式将静态网</w:t>
      </w:r>
      <w:r w:rsidR="00717CFF">
        <w:rPr>
          <w:rFonts w:hint="eastAsia"/>
        </w:rPr>
        <w:t>页</w:t>
      </w:r>
      <w:r w:rsidR="00374A22">
        <w:rPr>
          <w:rFonts w:hint="eastAsia"/>
        </w:rPr>
        <w:t>文件部署到的托管平台上。</w:t>
      </w:r>
    </w:p>
    <w:p w14:paraId="422C39F8" w14:textId="4D2A4C08" w:rsidR="00717CFF" w:rsidRDefault="00374A22" w:rsidP="00717CFF">
      <w:pPr>
        <w:pStyle w:val="a3"/>
        <w:numPr>
          <w:ilvl w:val="0"/>
          <w:numId w:val="2"/>
        </w:numPr>
        <w:ind w:firstLineChars="0" w:hanging="636"/>
      </w:pPr>
      <w:r>
        <w:rPr>
          <w:rFonts w:hint="eastAsia"/>
        </w:rPr>
        <w:t>Sever</w:t>
      </w:r>
      <w:r>
        <w:rPr>
          <w:rFonts w:hint="eastAsia"/>
        </w:rPr>
        <w:t>（服务器）。</w:t>
      </w:r>
      <w:r w:rsidR="00717CFF">
        <w:rPr>
          <w:rFonts w:hint="eastAsia"/>
        </w:rPr>
        <w:t>Hexo</w:t>
      </w:r>
      <w:r w:rsidR="00717CFF">
        <w:rPr>
          <w:rFonts w:hint="eastAsia"/>
        </w:rPr>
        <w:t>同时也提供了一个内置的开发服务器，用户无需将静态网页部署到其他服务平台上便可以在本地进行预览。服务器会监听文件的变化，当源文件发生变化时自动生成页面并刷新浏览器，使得开发过程更加流程且高效。</w:t>
      </w:r>
    </w:p>
    <w:p w14:paraId="1E7F7CC6" w14:textId="4C520D80" w:rsidR="00D96A09" w:rsidRPr="00717CFF" w:rsidRDefault="00717CFF" w:rsidP="00717CFF">
      <w:pPr>
        <w:pStyle w:val="a3"/>
        <w:ind w:firstLine="420"/>
      </w:pPr>
      <w:r>
        <w:rPr>
          <w:rFonts w:hint="eastAsia"/>
        </w:rPr>
        <w:t>总的来说，</w:t>
      </w:r>
      <w:r>
        <w:rPr>
          <w:rFonts w:hint="eastAsia"/>
        </w:rPr>
        <w:t>Hexo</w:t>
      </w:r>
      <w:r>
        <w:rPr>
          <w:rFonts w:hint="eastAsia"/>
        </w:rPr>
        <w:t>的功能是强大且完善的，用户通过简单的学习便可以快速上手，去部署自己的个人博客。</w:t>
      </w:r>
    </w:p>
    <w:p w14:paraId="0D322B18" w14:textId="77777777" w:rsidR="008811C1" w:rsidRDefault="008811C1" w:rsidP="000F6547">
      <w:pPr>
        <w:pStyle w:val="2"/>
        <w:spacing w:before="156" w:after="156"/>
      </w:pPr>
      <w:r>
        <w:t>2.2 Node.js</w:t>
      </w:r>
      <w:r>
        <w:t>环境</w:t>
      </w:r>
    </w:p>
    <w:p w14:paraId="7EA43F93" w14:textId="2E51915C" w:rsidR="00200F6F" w:rsidRDefault="008811C1" w:rsidP="00BA2BFE">
      <w:pPr>
        <w:pStyle w:val="a3"/>
        <w:ind w:firstLine="420"/>
      </w:pPr>
      <w:r>
        <w:t>Node.js</w:t>
      </w:r>
      <w:r>
        <w:t>是一种基于</w:t>
      </w:r>
      <w:r>
        <w:t>ChromeV8</w:t>
      </w:r>
      <w:r>
        <w:t>的</w:t>
      </w:r>
      <w:r>
        <w:t>JavaScript</w:t>
      </w:r>
      <w:r>
        <w:t>的运行环境，其目的是为了创建高性能的</w:t>
      </w:r>
      <w:r>
        <w:t>web</w:t>
      </w:r>
      <w:r>
        <w:t>应用</w:t>
      </w:r>
      <w:r w:rsidR="009A7041">
        <w:fldChar w:fldCharType="begin"/>
      </w:r>
      <w:r w:rsidR="009A7041">
        <w:instrText xml:space="preserve"> ADDIN ZOTERO_ITEM CSL_CITATION {"citationID":"3B1tPlTi","properties":{"formattedCitation":"\\super [1]\\nosupersub{}","plainCitation":"[1]","noteIndex":0},"citationItems":[{"id":127,"uris":["http://zotero.org/users/local/90JWK9T1/items/GRLBMG57"],"itemDa</w:instrText>
      </w:r>
      <w:r w:rsidR="009A7041">
        <w:rPr>
          <w:rFonts w:hint="eastAsia"/>
        </w:rPr>
        <w:instrText>ta":{"id":127,"type":"article-journal","abstract":"Nowadays</w:instrText>
      </w:r>
      <w:r w:rsidR="009A7041">
        <w:rPr>
          <w:rFonts w:hint="eastAsia"/>
        </w:rPr>
        <w:instrText>，</w:instrText>
      </w:r>
      <w:r w:rsidR="009A7041">
        <w:rPr>
          <w:rFonts w:hint="eastAsia"/>
        </w:rPr>
        <w:instrText>there are many program languages to build Web application. During developing Web application</w:instrText>
      </w:r>
      <w:r w:rsidR="009A7041">
        <w:rPr>
          <w:rFonts w:hint="eastAsia"/>
        </w:rPr>
        <w:instrText>，</w:instrText>
      </w:r>
      <w:r w:rsidR="009A7041">
        <w:rPr>
          <w:rFonts w:hint="eastAsia"/>
        </w:rPr>
        <w:instrText>the most of languages must handle multithreading problem. In addition</w:instrText>
      </w:r>
      <w:r w:rsidR="009A7041">
        <w:rPr>
          <w:rFonts w:hint="eastAsia"/>
        </w:rPr>
        <w:instrText>，</w:instrText>
      </w:r>
      <w:r w:rsidR="009A7041">
        <w:rPr>
          <w:rFonts w:hint="eastAsia"/>
        </w:rPr>
        <w:instrText>these Web application programs m</w:instrText>
      </w:r>
      <w:r w:rsidR="009A7041">
        <w:instrText>ust be deployed in a third⁃ party Web server</w:instrText>
      </w:r>
      <w:r w:rsidR="009A7041">
        <w:rPr>
          <w:rFonts w:hint="eastAsia"/>
        </w:rPr>
        <w:instrText>，</w:instrText>
      </w:r>
      <w:r w:rsidR="009A7041">
        <w:instrText>such as Apache</w:instrText>
      </w:r>
      <w:r w:rsidR="009A7041">
        <w:rPr>
          <w:rFonts w:hint="eastAsia"/>
        </w:rPr>
        <w:instrText>，</w:instrText>
      </w:r>
      <w:r w:rsidR="009A7041">
        <w:instrText>Tomcat</w:instrText>
      </w:r>
      <w:r w:rsidR="009A7041">
        <w:rPr>
          <w:rFonts w:hint="eastAsia"/>
        </w:rPr>
        <w:instrText>，</w:instrText>
      </w:r>
      <w:r w:rsidR="009A7041">
        <w:instrText>Nginx and so on. Recently</w:instrText>
      </w:r>
      <w:r w:rsidR="009A7041">
        <w:rPr>
          <w:rFonts w:hint="eastAsia"/>
        </w:rPr>
        <w:instrText>，</w:instrText>
      </w:r>
      <w:r w:rsidR="009A7041">
        <w:instrText>Node.js</w:instrText>
      </w:r>
      <w:r w:rsidR="009A7041">
        <w:rPr>
          <w:rFonts w:hint="eastAsia"/>
        </w:rPr>
        <w:instrText>，</w:instrText>
      </w:r>
      <w:r w:rsidR="009A7041">
        <w:instrText>an event⁃driven server⁃side JavaScript envi⁃ ronment based on I/O has been widely concerned and applied. In this paper</w:instrText>
      </w:r>
      <w:r w:rsidR="009A7041">
        <w:rPr>
          <w:rFonts w:hint="eastAsia"/>
        </w:rPr>
        <w:instrText>，</w:instrText>
      </w:r>
      <w:r w:rsidR="009A7041">
        <w:instrText>via comparing the performance of the Web applica⁃ tion built by synchronous blocking PHP and asynchronous non ⁃blocking Node.js</w:instrText>
      </w:r>
      <w:r w:rsidR="009A7041">
        <w:rPr>
          <w:rFonts w:hint="eastAsia"/>
        </w:rPr>
        <w:instrText>，</w:instrText>
      </w:r>
      <w:r w:rsidR="009A7041">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9A7041">
        <w:rPr>
          <w:rFonts w:hint="eastAsia"/>
        </w:rPr>
        <w:instrText>现代电子技术</w:instrText>
      </w:r>
      <w:r w:rsidR="009A7041">
        <w:instrText>","DOI":"10.16652/j.issn.1004-373x.2015.06.040","ISSN":"1004-373X","issue":"6","langua</w:instrText>
      </w:r>
      <w:r w:rsidR="009A7041">
        <w:rPr>
          <w:rFonts w:hint="eastAsia"/>
        </w:rPr>
        <w:instrText xml:space="preserve">ge":"zh","note":"original-container-title: Modern Electronics Technique\ndownload: 3044\nalbum: </w:instrText>
      </w:r>
      <w:r w:rsidR="009A7041">
        <w:rPr>
          <w:rFonts w:hint="eastAsia"/>
        </w:rPr>
        <w:instrText>信息科技</w:instrText>
      </w:r>
      <w:r w:rsidR="009A7041">
        <w:rPr>
          <w:rFonts w:hint="eastAsia"/>
        </w:rPr>
        <w:instrText>\nCLC: TP393.09\nCNKICite: 180\ndbcode: CJFQ\ndbname: CJFDLAST2015\nfilename: XDDJ201506021\npublicationTag: JST, WJCI\nCIF: 1.342\nAIF: 0.79","page":"70-73","source":"CNKI","title":"Node.js:</w:instrText>
      </w:r>
      <w:r w:rsidR="009A7041">
        <w:rPr>
          <w:rFonts w:hint="eastAsia"/>
        </w:rPr>
        <w:instrText>一种新的</w:instrText>
      </w:r>
      <w:r w:rsidR="009A7041">
        <w:rPr>
          <w:rFonts w:hint="eastAsia"/>
        </w:rPr>
        <w:instrText>Web</w:instrText>
      </w:r>
      <w:r w:rsidR="009A7041">
        <w:rPr>
          <w:rFonts w:hint="eastAsia"/>
        </w:rPr>
        <w:instrText>应用构建技术</w:instrText>
      </w:r>
      <w:r w:rsidR="009A7041">
        <w:rPr>
          <w:rFonts w:hint="eastAsia"/>
        </w:rPr>
        <w:instrText>","title-short":"Node.js","volume":"38","author":[{"literal":"</w:instrText>
      </w:r>
      <w:r w:rsidR="009A7041">
        <w:rPr>
          <w:rFonts w:hint="eastAsia"/>
        </w:rPr>
        <w:instrText>王金龙</w:instrText>
      </w:r>
      <w:r w:rsidR="009A7041">
        <w:rPr>
          <w:rFonts w:hint="eastAsia"/>
        </w:rPr>
        <w:instrText>"},{"literal":"</w:instrText>
      </w:r>
      <w:r w:rsidR="009A7041">
        <w:rPr>
          <w:rFonts w:hint="eastAsia"/>
        </w:rPr>
        <w:instrText>宋斌</w:instrText>
      </w:r>
      <w:r w:rsidR="009A7041">
        <w:rPr>
          <w:rFonts w:hint="eastAsia"/>
        </w:rPr>
        <w:instrText>"},{"literal":"</w:instrText>
      </w:r>
      <w:r w:rsidR="009A7041">
        <w:rPr>
          <w:rFonts w:hint="eastAsia"/>
        </w:rPr>
        <w:instrText>丁锐</w:instrText>
      </w:r>
      <w:r w:rsidR="009A7041">
        <w:rPr>
          <w:rFonts w:hint="eastAsia"/>
        </w:rPr>
        <w:instrText>"}],"issued":{"date-parts":[["2015"]]}}}],"schema":"https://github.com/citation-style-language/schema/raw/m</w:instrText>
      </w:r>
      <w:r w:rsidR="009A7041">
        <w:instrText xml:space="preserve">aster/csl-citation.json"} </w:instrText>
      </w:r>
      <w:r w:rsidR="009A7041">
        <w:fldChar w:fldCharType="separate"/>
      </w:r>
      <w:r w:rsidR="009A7041" w:rsidRPr="009A7041">
        <w:rPr>
          <w:rFonts w:cs="Times New Roman"/>
          <w:kern w:val="0"/>
          <w:szCs w:val="24"/>
          <w:vertAlign w:val="superscript"/>
        </w:rPr>
        <w:t>[1]</w:t>
      </w:r>
      <w:r w:rsidR="009A7041">
        <w:fldChar w:fldCharType="end"/>
      </w:r>
      <w:r>
        <w:t>。该系统通过使用基于事件的无堵塞</w:t>
      </w:r>
      <w:r>
        <w:t>I/O</w:t>
      </w:r>
      <w:r>
        <w:t>模式，保证了在分布计算资源密集的实时程序的同时，仍然可以实现轻量级、高效率的任务。</w:t>
      </w:r>
      <w:r>
        <w:t>npm</w:t>
      </w:r>
      <w:r>
        <w:t>（</w:t>
      </w:r>
      <w:r>
        <w:t>NodePackage Manager</w:t>
      </w:r>
      <w:r>
        <w:t>）是</w:t>
      </w:r>
      <w:r>
        <w:t>Node.js</w:t>
      </w:r>
      <w:r>
        <w:t>中必不可少的一个重要功能，可以帮助我们很好地处理</w:t>
      </w:r>
      <w:r>
        <w:t>Node.js</w:t>
      </w:r>
      <w:r>
        <w:t>环境下的代码配置与依存关系管理等问题。有了</w:t>
      </w:r>
      <w:r>
        <w:t>npm</w:t>
      </w:r>
      <w:r>
        <w:t>指令，开发人员可以很容易地获取，安装，更新，并对其进行查询。另外，基于</w:t>
      </w:r>
      <w:r>
        <w:t>Node.js</w:t>
      </w:r>
      <w:r>
        <w:t>的</w:t>
      </w:r>
      <w:r>
        <w:t>Web</w:t>
      </w:r>
      <w:r>
        <w:t>程序开发，还可以打</w:t>
      </w:r>
      <w:r>
        <w:rPr>
          <w:rFonts w:hint="eastAsia"/>
        </w:rPr>
        <w:t>破前端和后端的语言壁垒，使开发者可以更好地协调开发人员的编程经验，减少用户的学</w:t>
      </w:r>
      <w:r>
        <w:rPr>
          <w:rFonts w:hint="eastAsia"/>
        </w:rPr>
        <w:lastRenderedPageBreak/>
        <w:t>习难度，从而提升软件的开发效率。</w:t>
      </w:r>
    </w:p>
    <w:p w14:paraId="4975D182" w14:textId="2E592BAA" w:rsidR="00BA2BFE" w:rsidRDefault="00BA2BFE" w:rsidP="00BA2BFE">
      <w:pPr>
        <w:pStyle w:val="a3"/>
        <w:ind w:firstLine="420"/>
      </w:pPr>
      <w:r>
        <w:rPr>
          <w:rFonts w:hint="eastAsia"/>
        </w:rPr>
        <w:t>在搭建个人博客的过程中</w:t>
      </w:r>
      <w:r>
        <w:rPr>
          <w:rFonts w:hint="eastAsia"/>
        </w:rPr>
        <w:t>Node.js</w:t>
      </w:r>
      <w:r>
        <w:rPr>
          <w:rFonts w:hint="eastAsia"/>
        </w:rPr>
        <w:t>更多的是为</w:t>
      </w:r>
      <w:r>
        <w:rPr>
          <w:rFonts w:hint="eastAsia"/>
        </w:rPr>
        <w:t>Hexo</w:t>
      </w:r>
      <w:r>
        <w:rPr>
          <w:rFonts w:hint="eastAsia"/>
        </w:rPr>
        <w:t>框架提供技术支持。比如</w:t>
      </w:r>
      <w:r>
        <w:rPr>
          <w:rFonts w:hint="eastAsia"/>
        </w:rPr>
        <w:t>Hexo</w:t>
      </w:r>
      <w:r>
        <w:rPr>
          <w:rFonts w:hint="eastAsia"/>
        </w:rPr>
        <w:t>的核心</w:t>
      </w:r>
      <w:r>
        <w:rPr>
          <w:rFonts w:hint="eastAsia"/>
        </w:rPr>
        <w:t>Sever</w:t>
      </w:r>
      <w:r>
        <w:rPr>
          <w:rFonts w:hint="eastAsia"/>
        </w:rPr>
        <w:t>正式使用了</w:t>
      </w:r>
      <w:r>
        <w:rPr>
          <w:rFonts w:hint="eastAsia"/>
        </w:rPr>
        <w:t>Node.js</w:t>
      </w:r>
      <w:r>
        <w:rPr>
          <w:rFonts w:hint="eastAsia"/>
        </w:rPr>
        <w:t>内置的</w:t>
      </w:r>
      <w:r>
        <w:rPr>
          <w:rFonts w:hint="eastAsia"/>
        </w:rPr>
        <w:t>HTTP</w:t>
      </w:r>
      <w:r>
        <w:rPr>
          <w:rFonts w:hint="eastAsia"/>
        </w:rPr>
        <w:t>模块实现的。</w:t>
      </w:r>
      <w:r w:rsidR="00DC7F86">
        <w:rPr>
          <w:rFonts w:hint="eastAsia"/>
        </w:rPr>
        <w:t>同时，</w:t>
      </w:r>
      <w:r w:rsidR="00DC7F86">
        <w:rPr>
          <w:rFonts w:hint="eastAsia"/>
        </w:rPr>
        <w:t>Node.</w:t>
      </w:r>
      <w:r w:rsidR="00DC7F86">
        <w:t>js</w:t>
      </w:r>
      <w:r w:rsidR="00DC7F86">
        <w:rPr>
          <w:rFonts w:hint="eastAsia"/>
        </w:rPr>
        <w:t>的文件系统模块（</w:t>
      </w:r>
      <w:r w:rsidR="00DC7F86">
        <w:rPr>
          <w:rFonts w:hint="eastAsia"/>
        </w:rPr>
        <w:t>js</w:t>
      </w:r>
      <w:r w:rsidR="00DC7F86">
        <w:rPr>
          <w:rFonts w:hint="eastAsia"/>
        </w:rPr>
        <w:t>）也被其广泛应用与项目文件的读取、写入等操作。</w:t>
      </w:r>
    </w:p>
    <w:p w14:paraId="744C3E76" w14:textId="5EC2D78F" w:rsidR="00DC7F86" w:rsidRDefault="00DC7F86" w:rsidP="00BA2BFE">
      <w:pPr>
        <w:pStyle w:val="a3"/>
        <w:ind w:firstLine="420"/>
      </w:pPr>
      <w:r>
        <w:rPr>
          <w:rFonts w:hint="eastAsia"/>
        </w:rPr>
        <w:t>总的来说</w:t>
      </w:r>
      <w:r>
        <w:rPr>
          <w:rFonts w:hint="eastAsia"/>
        </w:rPr>
        <w:t>Hexo</w:t>
      </w:r>
      <w:r>
        <w:rPr>
          <w:rFonts w:hint="eastAsia"/>
        </w:rPr>
        <w:t>框架充分的的运用了</w:t>
      </w:r>
      <w:r>
        <w:rPr>
          <w:rFonts w:hint="eastAsia"/>
        </w:rPr>
        <w:t>Node.js</w:t>
      </w:r>
      <w:r>
        <w:rPr>
          <w:rFonts w:hint="eastAsia"/>
        </w:rPr>
        <w:t>强大的生态系统，并以简单的操作形式呈现给用户。使得开发者能够更轻松地创建、管理和定制自己的静态网站。</w:t>
      </w:r>
    </w:p>
    <w:p w14:paraId="17B4CBFF" w14:textId="77777777" w:rsidR="008811C1" w:rsidRDefault="008811C1" w:rsidP="004123E9">
      <w:pPr>
        <w:pStyle w:val="2"/>
        <w:spacing w:before="156" w:after="156"/>
      </w:pPr>
      <w:r>
        <w:t>2.3 Git</w:t>
      </w:r>
      <w:r>
        <w:t>版本控制系统</w:t>
      </w:r>
    </w:p>
    <w:p w14:paraId="0E02BCAC" w14:textId="1F849970" w:rsidR="008811C1" w:rsidRPr="00C80BB3" w:rsidRDefault="00582752" w:rsidP="00C80BB3">
      <w:pPr>
        <w:pStyle w:val="a3"/>
        <w:ind w:firstLine="420"/>
      </w:pPr>
      <w:r w:rsidRPr="00582752">
        <w:t>G</w:t>
      </w:r>
      <w:r w:rsidR="00FD68E9">
        <w:rPr>
          <w:rFonts w:hint="eastAsia"/>
        </w:rPr>
        <w:t>it</w:t>
      </w:r>
      <w:r w:rsidRPr="00582752">
        <w:t>是一个版本的控制工具，用于</w:t>
      </w:r>
      <w:r w:rsidR="00FD68E9">
        <w:rPr>
          <w:rFonts w:hint="eastAsia"/>
        </w:rPr>
        <w:t>Linux</w:t>
      </w:r>
      <w:r w:rsidRPr="00582752">
        <w:t>内核的开发。与</w:t>
      </w:r>
      <w:r w:rsidRPr="00582752">
        <w:t>CVS</w:t>
      </w:r>
      <w:r w:rsidRPr="00582752">
        <w:t>、</w:t>
      </w:r>
      <w:r w:rsidRPr="00582752">
        <w:t>Subversion</w:t>
      </w:r>
      <w:r w:rsidRPr="00582752">
        <w:t>等</w:t>
      </w:r>
      <w:r w:rsidR="00FD68E9">
        <w:rPr>
          <w:rFonts w:hint="eastAsia"/>
        </w:rPr>
        <w:t>集中式版本</w:t>
      </w:r>
      <w:r w:rsidRPr="00582752">
        <w:t>控制工具相比，</w:t>
      </w:r>
      <w:r w:rsidRPr="00582752">
        <w:t>G</w:t>
      </w:r>
      <w:r w:rsidR="00FD68E9">
        <w:rPr>
          <w:rFonts w:hint="eastAsia"/>
        </w:rPr>
        <w:t>it</w:t>
      </w:r>
      <w:r w:rsidRPr="00582752">
        <w:t>采用了分布式版本库的方式，开发者可以从服务器</w:t>
      </w:r>
      <w:r w:rsidRPr="00582752">
        <w:t>(</w:t>
      </w:r>
      <w:r w:rsidRPr="00582752">
        <w:t>包括代码和版本信息</w:t>
      </w:r>
      <w:r w:rsidRPr="00582752">
        <w:t>)</w:t>
      </w:r>
      <w:r w:rsidRPr="00582752">
        <w:t>克隆到本地的完整</w:t>
      </w:r>
      <w:r w:rsidRPr="00582752">
        <w:t>G</w:t>
      </w:r>
      <w:r w:rsidR="00FD68E9">
        <w:rPr>
          <w:rFonts w:hint="eastAsia"/>
        </w:rPr>
        <w:t>it</w:t>
      </w:r>
      <w:r w:rsidRPr="00582752">
        <w:t>仓库</w:t>
      </w:r>
      <w:r w:rsidR="002E12B3">
        <w:rPr>
          <w:rFonts w:hint="eastAsia"/>
        </w:rPr>
        <w:t>。然后再自己的计算机上根据不同的开发目的去创建分支，修改代码。完成后只需要在所创建的分支上提交代码。同时</w:t>
      </w:r>
      <w:r w:rsidR="002E12B3">
        <w:rPr>
          <w:rFonts w:hint="eastAsia"/>
        </w:rPr>
        <w:t>Git</w:t>
      </w:r>
      <w:r w:rsidR="002E12B3">
        <w:rPr>
          <w:rFonts w:hint="eastAsia"/>
        </w:rPr>
        <w:t>也可以根据需要灵活的合并修改的代码，甚至是分支。</w:t>
      </w:r>
      <w:r w:rsidR="00D86B26">
        <w:rPr>
          <w:rFonts w:hint="eastAsia"/>
        </w:rPr>
        <w:t>这些特性使其成为一种高效、灵活、稳定的版本控制工具，也是目前最受欢迎的版本控制工具。</w:t>
      </w:r>
    </w:p>
    <w:p w14:paraId="1A0CCD75" w14:textId="001F2351" w:rsidR="008811C1" w:rsidRDefault="00D86B26" w:rsidP="004123E9">
      <w:pPr>
        <w:pStyle w:val="a3"/>
        <w:ind w:firstLine="420"/>
      </w:pPr>
      <w:r>
        <w:rPr>
          <w:rFonts w:hint="eastAsia"/>
        </w:rPr>
        <w:t>归功于</w:t>
      </w:r>
      <w:r>
        <w:rPr>
          <w:rFonts w:hint="eastAsia"/>
        </w:rPr>
        <w:t>Git</w:t>
      </w:r>
      <w:r>
        <w:rPr>
          <w:rFonts w:hint="eastAsia"/>
        </w:rPr>
        <w:t>强大的生态，</w:t>
      </w:r>
      <w:r w:rsidR="008811C1">
        <w:rPr>
          <w:rFonts w:hint="eastAsia"/>
        </w:rPr>
        <w:t>在网站部署方面，</w:t>
      </w:r>
      <w:r>
        <w:rPr>
          <w:rFonts w:hint="eastAsia"/>
        </w:rPr>
        <w:t>它也能提供帮助</w:t>
      </w:r>
      <w:r w:rsidR="008811C1">
        <w:t>。</w:t>
      </w:r>
      <w:r w:rsidR="008811C1">
        <w:t>Hexo</w:t>
      </w:r>
      <w:r w:rsidR="008811C1">
        <w:t>生成的静态网页文件可轻松通过</w:t>
      </w:r>
      <w:r w:rsidR="008811C1">
        <w:t>Git</w:t>
      </w:r>
      <w:r w:rsidR="008811C1">
        <w:t>提交到</w:t>
      </w:r>
      <w:r w:rsidR="008811C1">
        <w:t>GitHub</w:t>
      </w:r>
      <w:r w:rsidR="008811C1">
        <w:t>仓库的特定分支，如</w:t>
      </w:r>
      <w:r w:rsidR="008811C1">
        <w:t>GitHub Pages</w:t>
      </w:r>
      <w:r w:rsidR="008811C1">
        <w:t>。随后，</w:t>
      </w:r>
      <w:r w:rsidR="008811C1">
        <w:t>GitHub Pages</w:t>
      </w:r>
      <w:r w:rsidR="008811C1">
        <w:t>会自动将这些静态文件部署到互联网上，使得网站的发布和更新变得十分简单。在</w:t>
      </w:r>
      <w:r w:rsidR="008811C1">
        <w:t>Hexo</w:t>
      </w:r>
      <w:r w:rsidR="008811C1">
        <w:t>中</w:t>
      </w:r>
      <w:r w:rsidR="008811C1">
        <w:t>Git</w:t>
      </w:r>
      <w:r w:rsidR="008811C1">
        <w:t>起到了关键作用，主要体现在以下方面：</w:t>
      </w:r>
    </w:p>
    <w:p w14:paraId="79D269A0" w14:textId="3C08B263" w:rsidR="00D86B26" w:rsidRDefault="00D86B26" w:rsidP="00D86B26">
      <w:pPr>
        <w:pStyle w:val="a3"/>
        <w:numPr>
          <w:ilvl w:val="0"/>
          <w:numId w:val="3"/>
        </w:numPr>
        <w:ind w:firstLineChars="0"/>
      </w:pPr>
      <w:r>
        <w:rPr>
          <w:rFonts w:hint="eastAsia"/>
        </w:rPr>
        <w:t>版本控制和备份。</w:t>
      </w:r>
      <w:r>
        <w:t>通过</w:t>
      </w:r>
      <w:r>
        <w:t>Git</w:t>
      </w:r>
      <w:r>
        <w:t>可以将项目的源文件（包括文章、主题、配置等）进行分布式版本控制。并记录文件的历史变化，定时创建备份，确保项目的安全性和可追溯性。</w:t>
      </w:r>
    </w:p>
    <w:p w14:paraId="3A1CC7A7" w14:textId="49ADEB17" w:rsidR="00D86B26" w:rsidRDefault="0003036D" w:rsidP="00D86B26">
      <w:pPr>
        <w:pStyle w:val="a3"/>
        <w:numPr>
          <w:ilvl w:val="0"/>
          <w:numId w:val="3"/>
        </w:numPr>
        <w:ind w:firstLineChars="0"/>
      </w:pPr>
      <w:r>
        <w:rPr>
          <w:rFonts w:hint="eastAsia"/>
        </w:rPr>
        <w:t>博客文章管理。</w:t>
      </w:r>
      <w:r>
        <w:rPr>
          <w:rFonts w:hint="eastAsia"/>
        </w:rPr>
        <w:t>Hexo</w:t>
      </w:r>
      <w:r>
        <w:rPr>
          <w:rFonts w:hint="eastAsia"/>
        </w:rPr>
        <w:t>将文章以</w:t>
      </w:r>
      <w:r>
        <w:rPr>
          <w:rFonts w:hint="eastAsia"/>
        </w:rPr>
        <w:t>Markd</w:t>
      </w:r>
      <w:r w:rsidR="006C3458">
        <w:rPr>
          <w:rFonts w:hint="eastAsia"/>
        </w:rPr>
        <w:t>own</w:t>
      </w:r>
      <w:r>
        <w:rPr>
          <w:rFonts w:hint="eastAsia"/>
        </w:rPr>
        <w:t>格式存储在本地文件中，</w:t>
      </w:r>
      <w:r>
        <w:rPr>
          <w:rFonts w:hint="eastAsia"/>
        </w:rPr>
        <w:t>Git</w:t>
      </w:r>
      <w:r>
        <w:rPr>
          <w:rFonts w:hint="eastAsia"/>
        </w:rPr>
        <w:t>随时可以将保存好的</w:t>
      </w:r>
      <w:r>
        <w:rPr>
          <w:rFonts w:hint="eastAsia"/>
        </w:rPr>
        <w:t>Markdown</w:t>
      </w:r>
      <w:r>
        <w:rPr>
          <w:rFonts w:hint="eastAsia"/>
        </w:rPr>
        <w:t>文件夹同步推送给服务器，从而实现博客文章的发表与删除，同时也可以使用其回溯功能进行管理。</w:t>
      </w:r>
    </w:p>
    <w:p w14:paraId="138506E9" w14:textId="6B975D22" w:rsidR="0003036D" w:rsidRDefault="0003036D" w:rsidP="00D86B26">
      <w:pPr>
        <w:pStyle w:val="a3"/>
        <w:numPr>
          <w:ilvl w:val="0"/>
          <w:numId w:val="3"/>
        </w:numPr>
        <w:ind w:firstLineChars="0"/>
      </w:pPr>
      <w:r>
        <w:rPr>
          <w:rFonts w:hint="eastAsia"/>
        </w:rPr>
        <w:t>主题与插件管理。</w:t>
      </w:r>
      <w:r>
        <w:rPr>
          <w:rFonts w:hint="eastAsia"/>
        </w:rPr>
        <w:t>Hexo</w:t>
      </w:r>
      <w:r>
        <w:rPr>
          <w:rFonts w:hint="eastAsia"/>
        </w:rPr>
        <w:t>的主题和插件通常以</w:t>
      </w:r>
      <w:r>
        <w:rPr>
          <w:rFonts w:hint="eastAsia"/>
        </w:rPr>
        <w:t>Git</w:t>
      </w:r>
      <w:r>
        <w:rPr>
          <w:rFonts w:hint="eastAsia"/>
        </w:rPr>
        <w:t>仓库的形式进行发布和管理。开发者可以通过</w:t>
      </w:r>
      <w:r>
        <w:rPr>
          <w:rFonts w:hint="eastAsia"/>
        </w:rPr>
        <w:t>Git</w:t>
      </w:r>
      <w:r>
        <w:rPr>
          <w:rFonts w:hint="eastAsia"/>
        </w:rPr>
        <w:t>去下载、安装、更新去管理主题和插件，去满足对个人博客或是静态网页外观和功能的定制。</w:t>
      </w:r>
    </w:p>
    <w:p w14:paraId="39649D56" w14:textId="192E4A2C" w:rsidR="0003036D" w:rsidRDefault="0003036D" w:rsidP="00D86B26">
      <w:pPr>
        <w:pStyle w:val="a3"/>
        <w:numPr>
          <w:ilvl w:val="0"/>
          <w:numId w:val="3"/>
        </w:numPr>
        <w:ind w:firstLineChars="0"/>
      </w:pPr>
      <w:r>
        <w:rPr>
          <w:rFonts w:hint="eastAsia"/>
        </w:rPr>
        <w:t>网站部署。通过</w:t>
      </w:r>
      <w:r>
        <w:rPr>
          <w:rFonts w:hint="eastAsia"/>
        </w:rPr>
        <w:t>Git</w:t>
      </w:r>
      <w:r>
        <w:rPr>
          <w:rFonts w:hint="eastAsia"/>
        </w:rPr>
        <w:t>的部署功能，</w:t>
      </w:r>
      <w:r>
        <w:rPr>
          <w:rFonts w:hint="eastAsia"/>
        </w:rPr>
        <w:t>Hexo</w:t>
      </w:r>
      <w:r>
        <w:rPr>
          <w:rFonts w:hint="eastAsia"/>
        </w:rPr>
        <w:t>可以将生成的静态网页文件部署到各种托管服务平台上</w:t>
      </w:r>
      <w:r w:rsidR="006C3458">
        <w:rPr>
          <w:rFonts w:hint="eastAsia"/>
        </w:rPr>
        <w:t>。以</w:t>
      </w:r>
      <w:r w:rsidR="006C3458">
        <w:rPr>
          <w:rFonts w:hint="eastAsia"/>
        </w:rPr>
        <w:t>GitHub</w:t>
      </w:r>
      <w:r w:rsidR="006C3458">
        <w:t xml:space="preserve"> </w:t>
      </w:r>
      <w:r w:rsidR="006C3458">
        <w:rPr>
          <w:rFonts w:hint="eastAsia"/>
        </w:rPr>
        <w:t>Pages</w:t>
      </w:r>
      <w:r w:rsidR="006C3458">
        <w:rPr>
          <w:rFonts w:hint="eastAsia"/>
        </w:rPr>
        <w:t>为例，开发者将生成静态文件提供到</w:t>
      </w:r>
      <w:r w:rsidR="006C3458">
        <w:rPr>
          <w:rFonts w:hint="eastAsia"/>
        </w:rPr>
        <w:t>GitHub</w:t>
      </w:r>
      <w:r w:rsidR="006C3458">
        <w:rPr>
          <w:rFonts w:hint="eastAsia"/>
        </w:rPr>
        <w:t>仓库的特定分支，然后通过</w:t>
      </w:r>
      <w:r w:rsidR="006C3458">
        <w:rPr>
          <w:rFonts w:hint="eastAsia"/>
        </w:rPr>
        <w:t>GitHub</w:t>
      </w:r>
      <w:r w:rsidR="006C3458">
        <w:t xml:space="preserve"> </w:t>
      </w:r>
      <w:r w:rsidR="006C3458">
        <w:rPr>
          <w:rFonts w:hint="eastAsia"/>
        </w:rPr>
        <w:t>Pages</w:t>
      </w:r>
      <w:r w:rsidR="006C3458">
        <w:rPr>
          <w:rFonts w:hint="eastAsia"/>
        </w:rPr>
        <w:t>实现自动化部署，从而实现网站的部署与更新。</w:t>
      </w:r>
    </w:p>
    <w:p w14:paraId="15FC6E49" w14:textId="19AE4D76" w:rsidR="008811C1" w:rsidRDefault="006C3458" w:rsidP="006C3458">
      <w:pPr>
        <w:pStyle w:val="a3"/>
        <w:numPr>
          <w:ilvl w:val="0"/>
          <w:numId w:val="3"/>
        </w:numPr>
        <w:ind w:firstLineChars="0"/>
      </w:pPr>
      <w:r>
        <w:rPr>
          <w:rFonts w:hint="eastAsia"/>
        </w:rPr>
        <w:t>多人协作。</w:t>
      </w:r>
      <w:r w:rsidR="00561F17">
        <w:rPr>
          <w:rFonts w:hint="eastAsia"/>
        </w:rPr>
        <w:t>多人同时通过</w:t>
      </w:r>
      <w:r w:rsidR="00561F17">
        <w:rPr>
          <w:rFonts w:hint="eastAsia"/>
        </w:rPr>
        <w:t>GitHub</w:t>
      </w:r>
      <w:r w:rsidR="00561F17">
        <w:rPr>
          <w:rFonts w:hint="eastAsia"/>
        </w:rPr>
        <w:t>对</w:t>
      </w:r>
      <w:r w:rsidR="00561F17">
        <w:rPr>
          <w:rFonts w:hint="eastAsia"/>
        </w:rPr>
        <w:t>Hexo</w:t>
      </w:r>
      <w:r w:rsidR="00561F17">
        <w:rPr>
          <w:rFonts w:hint="eastAsia"/>
        </w:rPr>
        <w:t>项目协作开发时，每位开发者都可以在自己的分支上独立进行开发工作，然后通过</w:t>
      </w:r>
      <w:r w:rsidR="00561F17">
        <w:rPr>
          <w:rFonts w:hint="eastAsia"/>
        </w:rPr>
        <w:t>GitHub</w:t>
      </w:r>
      <w:r w:rsidR="00561F17">
        <w:rPr>
          <w:rFonts w:hint="eastAsia"/>
        </w:rPr>
        <w:t>的</w:t>
      </w:r>
      <w:r w:rsidR="00561F17">
        <w:rPr>
          <w:rFonts w:hint="eastAsia"/>
        </w:rPr>
        <w:t>Pull</w:t>
      </w:r>
      <w:r w:rsidR="00561F17">
        <w:t xml:space="preserve"> </w:t>
      </w:r>
      <w:r w:rsidR="00561F17">
        <w:rPr>
          <w:rFonts w:hint="eastAsia"/>
        </w:rPr>
        <w:t>Request</w:t>
      </w:r>
      <w:r w:rsidR="00561F17">
        <w:rPr>
          <w:rFonts w:hint="eastAsia"/>
        </w:rPr>
        <w:t>功能将各自修改的部分合并到主分支上，从而实现多人协作开发。</w:t>
      </w:r>
    </w:p>
    <w:p w14:paraId="101F9CEC" w14:textId="08D02C80" w:rsidR="008811C1" w:rsidRPr="00561F17" w:rsidRDefault="008811C1" w:rsidP="00561F17">
      <w:pPr>
        <w:pStyle w:val="a3"/>
        <w:ind w:firstLine="420"/>
      </w:pPr>
      <w:r w:rsidRPr="00561F17">
        <w:rPr>
          <w:rFonts w:hint="eastAsia"/>
        </w:rPr>
        <w:t>综上所述：</w:t>
      </w:r>
      <w:r w:rsidR="00561F17">
        <w:rPr>
          <w:rFonts w:hint="eastAsia"/>
        </w:rPr>
        <w:t>Git</w:t>
      </w:r>
      <w:r w:rsidR="00561F17">
        <w:rPr>
          <w:rFonts w:hint="eastAsia"/>
        </w:rPr>
        <w:t>作为一个强大的版本控制工具，为博客的搭建提供了完善的技术支持和解决方案，及大的提升了博客开发过程的效率和质量，使开发者能够更加的专注于创作和内容的分享。</w:t>
      </w:r>
      <w:r w:rsidR="00561F17" w:rsidRPr="00561F17">
        <w:t xml:space="preserve"> </w:t>
      </w:r>
    </w:p>
    <w:p w14:paraId="27D3B844" w14:textId="77777777" w:rsidR="008811C1" w:rsidRDefault="008811C1" w:rsidP="000F6547">
      <w:pPr>
        <w:pStyle w:val="2"/>
        <w:spacing w:before="156" w:after="156"/>
      </w:pPr>
      <w:r>
        <w:t xml:space="preserve">2.4 </w:t>
      </w:r>
      <w:r>
        <w:t>本章小结</w:t>
      </w:r>
    </w:p>
    <w:p w14:paraId="0050DAD4" w14:textId="77777777" w:rsidR="008811C1" w:rsidRDefault="008811C1" w:rsidP="004123E9">
      <w:pPr>
        <w:pStyle w:val="a3"/>
        <w:ind w:firstLine="420"/>
      </w:pPr>
      <w:r>
        <w:rPr>
          <w:rFonts w:hint="eastAsia"/>
        </w:rPr>
        <w:t>本章对此次课题实现中所涉及到的</w:t>
      </w:r>
      <w:r>
        <w:t>Hexo</w:t>
      </w:r>
      <w:r>
        <w:t>框架、</w:t>
      </w:r>
      <w:r>
        <w:t>Node.js</w:t>
      </w:r>
      <w:r>
        <w:t>及</w:t>
      </w:r>
      <w:r>
        <w:t>Git</w:t>
      </w:r>
      <w:r>
        <w:t>版本控制系统等相关技术进行介绍与分析，并探究其在开发过程中的实际作用。</w:t>
      </w:r>
    </w:p>
    <w:p w14:paraId="38E7AD7D" w14:textId="6204E409" w:rsidR="008811C1" w:rsidRDefault="008811C1" w:rsidP="008811C1"/>
    <w:p w14:paraId="59F195AC" w14:textId="2407DFBF" w:rsidR="004123E9" w:rsidRPr="004123E9" w:rsidRDefault="008811C1" w:rsidP="004123E9">
      <w:pPr>
        <w:pStyle w:val="1"/>
        <w:spacing w:before="156" w:after="156"/>
      </w:pPr>
      <w:r>
        <w:lastRenderedPageBreak/>
        <w:t xml:space="preserve">3 </w:t>
      </w:r>
      <w:r>
        <w:t>个人博客系统设计</w:t>
      </w:r>
    </w:p>
    <w:p w14:paraId="719B09D0" w14:textId="5C7A4926" w:rsidR="008811C1" w:rsidRDefault="008811C1" w:rsidP="000F6547">
      <w:pPr>
        <w:pStyle w:val="2"/>
        <w:spacing w:before="156" w:after="156"/>
      </w:pPr>
      <w:r>
        <w:t xml:space="preserve">3.1 </w:t>
      </w:r>
      <w:r w:rsidR="00EE6292">
        <w:rPr>
          <w:rFonts w:hint="eastAsia"/>
        </w:rPr>
        <w:t>系统目标</w:t>
      </w:r>
    </w:p>
    <w:p w14:paraId="106E8D72" w14:textId="138D29EF" w:rsidR="00EE6292" w:rsidRPr="00EE6292" w:rsidRDefault="00EE6292" w:rsidP="00EE6292">
      <w:r>
        <w:rPr>
          <w:rFonts w:hint="eastAsia"/>
        </w:rPr>
        <w:t>通过浏览众多种类的个人博客</w:t>
      </w:r>
    </w:p>
    <w:p w14:paraId="63D46F57" w14:textId="77777777" w:rsidR="008811C1" w:rsidRDefault="008811C1" w:rsidP="000F6547">
      <w:pPr>
        <w:pStyle w:val="2"/>
        <w:spacing w:before="156" w:after="156"/>
      </w:pPr>
      <w:r>
        <w:t xml:space="preserve">3.2 </w:t>
      </w:r>
      <w:r>
        <w:t>框架设计</w:t>
      </w:r>
    </w:p>
    <w:p w14:paraId="67C04354" w14:textId="77777777" w:rsidR="008811C1" w:rsidRDefault="008811C1" w:rsidP="000F6547">
      <w:pPr>
        <w:pStyle w:val="2"/>
        <w:spacing w:before="156" w:after="156"/>
      </w:pPr>
      <w:r>
        <w:t xml:space="preserve">3.3 </w:t>
      </w:r>
      <w:r>
        <w:t>交互设计</w:t>
      </w:r>
    </w:p>
    <w:p w14:paraId="55E3EED7" w14:textId="77777777" w:rsidR="008811C1" w:rsidRDefault="008811C1" w:rsidP="000F6547">
      <w:pPr>
        <w:pStyle w:val="2"/>
        <w:spacing w:before="156" w:after="156"/>
      </w:pPr>
      <w:r>
        <w:t xml:space="preserve">3.4 </w:t>
      </w:r>
      <w:r>
        <w:t>本章小结</w:t>
      </w:r>
    </w:p>
    <w:p w14:paraId="244E9B94" w14:textId="77777777" w:rsidR="008811C1" w:rsidRDefault="008811C1" w:rsidP="000F6547">
      <w:pPr>
        <w:pStyle w:val="1"/>
        <w:spacing w:before="156" w:after="156"/>
      </w:pPr>
      <w:r>
        <w:lastRenderedPageBreak/>
        <w:t xml:space="preserve">4 </w:t>
      </w:r>
      <w:r>
        <w:t>基于</w:t>
      </w:r>
      <w:r>
        <w:t>Hexo</w:t>
      </w:r>
      <w:r>
        <w:t>的个人博客实现</w:t>
      </w:r>
    </w:p>
    <w:p w14:paraId="76B33EB3" w14:textId="77777777" w:rsidR="008811C1" w:rsidRDefault="008811C1" w:rsidP="000F6547">
      <w:pPr>
        <w:pStyle w:val="2"/>
        <w:spacing w:before="156" w:after="156"/>
      </w:pPr>
      <w:r>
        <w:t xml:space="preserve">4.1 </w:t>
      </w:r>
      <w:r>
        <w:t>环境搭建</w:t>
      </w:r>
    </w:p>
    <w:p w14:paraId="5579533C" w14:textId="77777777" w:rsidR="008811C1" w:rsidRDefault="008811C1" w:rsidP="000F6547">
      <w:pPr>
        <w:pStyle w:val="2"/>
        <w:spacing w:before="156" w:after="156"/>
      </w:pPr>
      <w:r>
        <w:t xml:space="preserve">4.2 </w:t>
      </w:r>
      <w:r>
        <w:t>主题定制</w:t>
      </w:r>
    </w:p>
    <w:p w14:paraId="2A7B0887" w14:textId="77777777" w:rsidR="008811C1" w:rsidRDefault="008811C1" w:rsidP="000F6547">
      <w:pPr>
        <w:pStyle w:val="2"/>
        <w:spacing w:before="156" w:after="156"/>
      </w:pPr>
      <w:r>
        <w:t xml:space="preserve">4.3 </w:t>
      </w:r>
      <w:r>
        <w:t>内容管理</w:t>
      </w:r>
    </w:p>
    <w:p w14:paraId="4D02F3D1" w14:textId="77777777" w:rsidR="008811C1" w:rsidRDefault="008811C1" w:rsidP="000F6547">
      <w:pPr>
        <w:pStyle w:val="2"/>
        <w:spacing w:before="156" w:after="156"/>
      </w:pPr>
      <w:r>
        <w:t xml:space="preserve">4.4 </w:t>
      </w:r>
      <w:r>
        <w:t>部署与发布</w:t>
      </w:r>
    </w:p>
    <w:p w14:paraId="05506B6D" w14:textId="77777777" w:rsidR="008811C1" w:rsidRDefault="008811C1" w:rsidP="000F6547">
      <w:pPr>
        <w:pStyle w:val="2"/>
        <w:spacing w:before="156" w:after="156"/>
      </w:pPr>
      <w:r>
        <w:t xml:space="preserve">4.5 </w:t>
      </w:r>
      <w:r>
        <w:t>本章小结</w:t>
      </w:r>
    </w:p>
    <w:p w14:paraId="7935E78C" w14:textId="77777777" w:rsidR="008811C1" w:rsidRDefault="008811C1" w:rsidP="000F6547">
      <w:pPr>
        <w:pStyle w:val="1"/>
        <w:spacing w:before="156" w:after="156"/>
      </w:pPr>
      <w:r>
        <w:lastRenderedPageBreak/>
        <w:t xml:space="preserve">5 </w:t>
      </w:r>
      <w:r>
        <w:t>结论与展望</w:t>
      </w:r>
    </w:p>
    <w:p w14:paraId="2688EF2D" w14:textId="2B5096A4" w:rsidR="008811C1" w:rsidRDefault="009A7041" w:rsidP="009A7041">
      <w:pPr>
        <w:widowControl/>
        <w:jc w:val="left"/>
      </w:pPr>
      <w:r>
        <w:br w:type="page"/>
      </w:r>
    </w:p>
    <w:p w14:paraId="4EBDE5A2" w14:textId="77777777" w:rsidR="008811C1" w:rsidRPr="009A7041" w:rsidRDefault="008811C1" w:rsidP="009A7041">
      <w:pPr>
        <w:jc w:val="center"/>
        <w:rPr>
          <w:rFonts w:ascii="黑体" w:eastAsia="黑体" w:hAnsi="黑体"/>
          <w:sz w:val="28"/>
          <w:szCs w:val="28"/>
        </w:rPr>
      </w:pPr>
      <w:r w:rsidRPr="009A7041">
        <w:rPr>
          <w:rFonts w:ascii="黑体" w:eastAsia="黑体" w:hAnsi="黑体" w:hint="eastAsia"/>
          <w:sz w:val="28"/>
          <w:szCs w:val="28"/>
        </w:rPr>
        <w:lastRenderedPageBreak/>
        <w:t>参考文献</w:t>
      </w:r>
    </w:p>
    <w:p w14:paraId="4C6A08E8" w14:textId="77777777" w:rsidR="009A7041" w:rsidRPr="009A7041" w:rsidRDefault="009A7041" w:rsidP="009A7041">
      <w:pPr>
        <w:pStyle w:val="a9"/>
        <w:rPr>
          <w:rFonts w:ascii="等线" w:eastAsia="等线" w:hAnsi="等线"/>
        </w:rPr>
      </w:pPr>
      <w:r>
        <w:fldChar w:fldCharType="begin"/>
      </w:r>
      <w:r>
        <w:instrText xml:space="preserve"> ADDIN ZOTERO_BIBL {"uncited":[],"omitted":[],"custom":[]} CSL_BIBLIOGRAPHY </w:instrText>
      </w:r>
      <w:r>
        <w:fldChar w:fldCharType="separate"/>
      </w:r>
      <w:r w:rsidRPr="009A7041">
        <w:rPr>
          <w:rFonts w:ascii="等线" w:eastAsia="等线" w:hAnsi="等线"/>
        </w:rPr>
        <w:t>[1]</w:t>
      </w:r>
      <w:r w:rsidRPr="009A7041">
        <w:rPr>
          <w:rFonts w:ascii="等线" w:eastAsia="等线" w:hAnsi="等线"/>
        </w:rPr>
        <w:tab/>
        <w:t>王金龙, 宋斌, 丁锐. Node.js:一种新的Web应用构建技术[J/OL]. 现代电子技术, 2015, 38(6): 70-73. DOI:10.16652/j.issn.1004-373x.2015.06.040.</w:t>
      </w:r>
    </w:p>
    <w:p w14:paraId="4312E52C" w14:textId="4C1123E6" w:rsidR="008811C1" w:rsidRDefault="009A7041" w:rsidP="008811C1">
      <w:r>
        <w:fldChar w:fldCharType="end"/>
      </w:r>
    </w:p>
    <w:p w14:paraId="6AB5FA0E" w14:textId="77777777" w:rsidR="002E5D81" w:rsidRDefault="002E5D81"/>
    <w:sectPr w:rsidR="002E5D81" w:rsidSect="00757613">
      <w:headerReference w:type="default" r:id="rId8"/>
      <w:pgSz w:w="11906" w:h="16838"/>
      <w:pgMar w:top="1418" w:right="1418" w:bottom="1418" w:left="1418"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A9C67" w14:textId="77777777" w:rsidR="007D7B81" w:rsidRDefault="007D7B81" w:rsidP="00757613">
      <w:r>
        <w:separator/>
      </w:r>
    </w:p>
  </w:endnote>
  <w:endnote w:type="continuationSeparator" w:id="0">
    <w:p w14:paraId="63B43D6E" w14:textId="77777777" w:rsidR="007D7B81" w:rsidRDefault="007D7B81" w:rsidP="00757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928D4" w14:textId="77777777" w:rsidR="007D7B81" w:rsidRDefault="007D7B81" w:rsidP="00757613">
      <w:r>
        <w:separator/>
      </w:r>
    </w:p>
  </w:footnote>
  <w:footnote w:type="continuationSeparator" w:id="0">
    <w:p w14:paraId="73554186" w14:textId="77777777" w:rsidR="007D7B81" w:rsidRDefault="007D7B81" w:rsidP="007576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506E2" w14:textId="3BFED516" w:rsidR="00757613" w:rsidRPr="00757613" w:rsidRDefault="00757613" w:rsidP="00757613">
    <w:pPr>
      <w:pStyle w:val="a4"/>
      <w:jc w:val="right"/>
      <w:rPr>
        <w:rFonts w:ascii="宋体" w:eastAsia="宋体" w:hAnsi="宋体"/>
      </w:rPr>
    </w:pPr>
    <w:r w:rsidRPr="00757613">
      <w:rPr>
        <w:rFonts w:ascii="宋体" w:eastAsia="宋体" w:hAnsi="宋体" w:hint="eastAsia"/>
      </w:rPr>
      <w:t>湖北大学知行学院本科毕业论文（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081EC9"/>
    <w:multiLevelType w:val="hybridMultilevel"/>
    <w:tmpl w:val="70DC20AA"/>
    <w:lvl w:ilvl="0" w:tplc="32CAC274">
      <w:start w:val="1"/>
      <w:numFmt w:val="decimal"/>
      <w:lvlText w:val="（%1）"/>
      <w:lvlJc w:val="left"/>
      <w:pPr>
        <w:ind w:left="1004" w:hanging="720"/>
      </w:pPr>
      <w:rPr>
        <w:rFonts w:hint="default"/>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1" w15:restartNumberingAfterBreak="0">
    <w:nsid w:val="37C24096"/>
    <w:multiLevelType w:val="hybridMultilevel"/>
    <w:tmpl w:val="CA909FBE"/>
    <w:lvl w:ilvl="0" w:tplc="13006EB6">
      <w:start w:val="1"/>
      <w:numFmt w:val="decimal"/>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48A51995"/>
    <w:multiLevelType w:val="hybridMultilevel"/>
    <w:tmpl w:val="B8CCDB60"/>
    <w:lvl w:ilvl="0" w:tplc="66B839B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279724030">
    <w:abstractNumId w:val="2"/>
  </w:num>
  <w:num w:numId="2" w16cid:durableId="1126896924">
    <w:abstractNumId w:val="1"/>
  </w:num>
  <w:num w:numId="3" w16cid:durableId="1864198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5084"/>
    <w:rsid w:val="0003036D"/>
    <w:rsid w:val="000824F9"/>
    <w:rsid w:val="000A6389"/>
    <w:rsid w:val="000B6711"/>
    <w:rsid w:val="000E04E9"/>
    <w:rsid w:val="000F63B2"/>
    <w:rsid w:val="000F6547"/>
    <w:rsid w:val="001452EB"/>
    <w:rsid w:val="0018027A"/>
    <w:rsid w:val="001B0543"/>
    <w:rsid w:val="001B5A5B"/>
    <w:rsid w:val="001C6E4E"/>
    <w:rsid w:val="001D6D21"/>
    <w:rsid w:val="001E35C1"/>
    <w:rsid w:val="00200F6F"/>
    <w:rsid w:val="002232B3"/>
    <w:rsid w:val="002441EA"/>
    <w:rsid w:val="002E12B3"/>
    <w:rsid w:val="002E5D81"/>
    <w:rsid w:val="002F2D46"/>
    <w:rsid w:val="00323101"/>
    <w:rsid w:val="00374A22"/>
    <w:rsid w:val="00390014"/>
    <w:rsid w:val="003B5217"/>
    <w:rsid w:val="003E4F2A"/>
    <w:rsid w:val="004123E9"/>
    <w:rsid w:val="00430D92"/>
    <w:rsid w:val="00465084"/>
    <w:rsid w:val="004E38CD"/>
    <w:rsid w:val="00513E3C"/>
    <w:rsid w:val="005339BC"/>
    <w:rsid w:val="00561F17"/>
    <w:rsid w:val="00582752"/>
    <w:rsid w:val="006C3458"/>
    <w:rsid w:val="00717CFF"/>
    <w:rsid w:val="007464D9"/>
    <w:rsid w:val="00757613"/>
    <w:rsid w:val="007628EA"/>
    <w:rsid w:val="00770E51"/>
    <w:rsid w:val="00771568"/>
    <w:rsid w:val="00791B2C"/>
    <w:rsid w:val="007D7B81"/>
    <w:rsid w:val="007F40EE"/>
    <w:rsid w:val="008654AB"/>
    <w:rsid w:val="00874B16"/>
    <w:rsid w:val="008811C1"/>
    <w:rsid w:val="008A37C1"/>
    <w:rsid w:val="008F1113"/>
    <w:rsid w:val="00902B4E"/>
    <w:rsid w:val="00973BB1"/>
    <w:rsid w:val="00986BC6"/>
    <w:rsid w:val="009A7041"/>
    <w:rsid w:val="009B670F"/>
    <w:rsid w:val="00A05BB1"/>
    <w:rsid w:val="00B870E7"/>
    <w:rsid w:val="00BA2BFE"/>
    <w:rsid w:val="00BB179F"/>
    <w:rsid w:val="00C254EE"/>
    <w:rsid w:val="00C80BB3"/>
    <w:rsid w:val="00CF136B"/>
    <w:rsid w:val="00D54FA3"/>
    <w:rsid w:val="00D86B26"/>
    <w:rsid w:val="00D96A09"/>
    <w:rsid w:val="00DC7F86"/>
    <w:rsid w:val="00DF034E"/>
    <w:rsid w:val="00DF3908"/>
    <w:rsid w:val="00E84AF9"/>
    <w:rsid w:val="00EA76A2"/>
    <w:rsid w:val="00ED22B6"/>
    <w:rsid w:val="00EE5A14"/>
    <w:rsid w:val="00EE6292"/>
    <w:rsid w:val="00F374C5"/>
    <w:rsid w:val="00F504C8"/>
    <w:rsid w:val="00F86214"/>
    <w:rsid w:val="00FC25C4"/>
    <w:rsid w:val="00FD68E9"/>
    <w:rsid w:val="00FF3E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B1AEC1"/>
  <w15:chartTrackingRefBased/>
  <w15:docId w15:val="{F98E34D6-4D1A-4BBD-8C04-4E19AE25D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11C1"/>
    <w:pPr>
      <w:keepNext/>
      <w:keepLines/>
      <w:pageBreakBefore/>
      <w:spacing w:beforeLines="50" w:before="50" w:afterLines="50" w:after="50"/>
      <w:outlineLvl w:val="0"/>
    </w:pPr>
    <w:rPr>
      <w:rFonts w:ascii="Times New Roman" w:eastAsia="黑体" w:hAnsi="Times New Roman"/>
      <w:bCs/>
      <w:kern w:val="44"/>
      <w:sz w:val="28"/>
      <w:szCs w:val="44"/>
    </w:rPr>
  </w:style>
  <w:style w:type="paragraph" w:styleId="2">
    <w:name w:val="heading 2"/>
    <w:basedOn w:val="a"/>
    <w:next w:val="a"/>
    <w:link w:val="20"/>
    <w:uiPriority w:val="9"/>
    <w:unhideWhenUsed/>
    <w:qFormat/>
    <w:rsid w:val="000F6547"/>
    <w:pPr>
      <w:keepNext/>
      <w:keepLines/>
      <w:spacing w:beforeLines="50" w:before="50" w:afterLines="50" w:after="50"/>
      <w:outlineLvl w:val="1"/>
    </w:pPr>
    <w:rPr>
      <w:rFonts w:ascii="Times New Roman" w:eastAsia="黑体" w:hAnsi="Times New Roman" w:cstheme="majorBidi"/>
      <w:bCs/>
      <w:sz w:val="24"/>
      <w:szCs w:val="32"/>
    </w:rPr>
  </w:style>
  <w:style w:type="paragraph" w:styleId="3">
    <w:name w:val="heading 3"/>
    <w:basedOn w:val="a"/>
    <w:next w:val="a"/>
    <w:link w:val="30"/>
    <w:uiPriority w:val="9"/>
    <w:unhideWhenUsed/>
    <w:qFormat/>
    <w:rsid w:val="002441EA"/>
    <w:pPr>
      <w:keepNext/>
      <w:keepLines/>
      <w:spacing w:beforeLines="50" w:before="50" w:afterLines="50" w:after="50"/>
      <w:outlineLvl w:val="2"/>
    </w:pPr>
    <w:rPr>
      <w:rFonts w:ascii="Times New Roman" w:eastAsia="黑体" w:hAnsi="Times New Roman"/>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811C1"/>
    <w:rPr>
      <w:rFonts w:ascii="Times New Roman" w:eastAsia="黑体" w:hAnsi="Times New Roman"/>
      <w:bCs/>
      <w:kern w:val="44"/>
      <w:sz w:val="28"/>
      <w:szCs w:val="44"/>
    </w:rPr>
  </w:style>
  <w:style w:type="character" w:customStyle="1" w:styleId="20">
    <w:name w:val="标题 2 字符"/>
    <w:basedOn w:val="a0"/>
    <w:link w:val="2"/>
    <w:uiPriority w:val="9"/>
    <w:rsid w:val="000F6547"/>
    <w:rPr>
      <w:rFonts w:ascii="Times New Roman" w:eastAsia="黑体" w:hAnsi="Times New Roman" w:cstheme="majorBidi"/>
      <w:bCs/>
      <w:sz w:val="24"/>
      <w:szCs w:val="32"/>
    </w:rPr>
  </w:style>
  <w:style w:type="character" w:customStyle="1" w:styleId="30">
    <w:name w:val="标题 3 字符"/>
    <w:basedOn w:val="a0"/>
    <w:link w:val="3"/>
    <w:uiPriority w:val="9"/>
    <w:rsid w:val="002441EA"/>
    <w:rPr>
      <w:rFonts w:ascii="Times New Roman" w:eastAsia="黑体" w:hAnsi="Times New Roman"/>
      <w:bCs/>
      <w:sz w:val="24"/>
      <w:szCs w:val="32"/>
    </w:rPr>
  </w:style>
  <w:style w:type="paragraph" w:styleId="a3">
    <w:name w:val="No Spacing"/>
    <w:aliases w:val="论文正文"/>
    <w:uiPriority w:val="1"/>
    <w:qFormat/>
    <w:rsid w:val="000F6547"/>
    <w:pPr>
      <w:widowControl w:val="0"/>
      <w:ind w:firstLineChars="200" w:firstLine="200"/>
      <w:jc w:val="both"/>
    </w:pPr>
    <w:rPr>
      <w:rFonts w:ascii="Times New Roman" w:eastAsia="宋体" w:hAnsi="Times New Roman"/>
    </w:rPr>
  </w:style>
  <w:style w:type="paragraph" w:styleId="a4">
    <w:name w:val="header"/>
    <w:basedOn w:val="a"/>
    <w:link w:val="a5"/>
    <w:uiPriority w:val="99"/>
    <w:unhideWhenUsed/>
    <w:rsid w:val="00757613"/>
    <w:pPr>
      <w:tabs>
        <w:tab w:val="center" w:pos="4153"/>
        <w:tab w:val="right" w:pos="8306"/>
      </w:tabs>
      <w:snapToGrid w:val="0"/>
      <w:jc w:val="center"/>
    </w:pPr>
    <w:rPr>
      <w:sz w:val="18"/>
      <w:szCs w:val="18"/>
    </w:rPr>
  </w:style>
  <w:style w:type="character" w:customStyle="1" w:styleId="a5">
    <w:name w:val="页眉 字符"/>
    <w:basedOn w:val="a0"/>
    <w:link w:val="a4"/>
    <w:uiPriority w:val="99"/>
    <w:rsid w:val="00757613"/>
    <w:rPr>
      <w:sz w:val="18"/>
      <w:szCs w:val="18"/>
    </w:rPr>
  </w:style>
  <w:style w:type="paragraph" w:styleId="a6">
    <w:name w:val="footer"/>
    <w:basedOn w:val="a"/>
    <w:link w:val="a7"/>
    <w:uiPriority w:val="99"/>
    <w:unhideWhenUsed/>
    <w:rsid w:val="00757613"/>
    <w:pPr>
      <w:tabs>
        <w:tab w:val="center" w:pos="4153"/>
        <w:tab w:val="right" w:pos="8306"/>
      </w:tabs>
      <w:snapToGrid w:val="0"/>
      <w:jc w:val="left"/>
    </w:pPr>
    <w:rPr>
      <w:sz w:val="18"/>
      <w:szCs w:val="18"/>
    </w:rPr>
  </w:style>
  <w:style w:type="character" w:customStyle="1" w:styleId="a7">
    <w:name w:val="页脚 字符"/>
    <w:basedOn w:val="a0"/>
    <w:link w:val="a6"/>
    <w:uiPriority w:val="99"/>
    <w:rsid w:val="00757613"/>
    <w:rPr>
      <w:sz w:val="18"/>
      <w:szCs w:val="18"/>
    </w:rPr>
  </w:style>
  <w:style w:type="character" w:styleId="a8">
    <w:name w:val="Strong"/>
    <w:basedOn w:val="a0"/>
    <w:uiPriority w:val="22"/>
    <w:qFormat/>
    <w:rsid w:val="00C80BB3"/>
    <w:rPr>
      <w:b/>
      <w:bCs/>
    </w:rPr>
  </w:style>
  <w:style w:type="paragraph" w:styleId="a9">
    <w:name w:val="Bibliography"/>
    <w:basedOn w:val="a"/>
    <w:next w:val="a"/>
    <w:uiPriority w:val="37"/>
    <w:unhideWhenUsed/>
    <w:rsid w:val="009A704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BB473-4D1B-44E0-8923-D692B0FA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9</Pages>
  <Words>945</Words>
  <Characters>5387</Characters>
  <Application>Microsoft Office Word</Application>
  <DocSecurity>0</DocSecurity>
  <Lines>44</Lines>
  <Paragraphs>12</Paragraphs>
  <ScaleCrop>false</ScaleCrop>
  <Company/>
  <LinksUpToDate>false</LinksUpToDate>
  <CharactersWithSpaces>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10</cp:revision>
  <dcterms:created xsi:type="dcterms:W3CDTF">2024-03-21T03:20:00Z</dcterms:created>
  <dcterms:modified xsi:type="dcterms:W3CDTF">2024-03-2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7Y0HDEc"/&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